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r>
        <w:t>Title</w:t>
      </w:r>
    </w:p>
    <w:p w14:paraId="5E1BF247" w14:textId="2DB62BDA" w:rsidR="006B33EA" w:rsidRPr="006B33EA" w:rsidRDefault="006B33EA" w:rsidP="006804EA">
      <w:pPr>
        <w:pStyle w:val="Title"/>
      </w:pPr>
      <w:r w:rsidRPr="006B33EA">
        <w:t>Integrating Co-Expression Networks with GWAS Detect</w:t>
      </w:r>
      <w:r w:rsidR="009E2DAD">
        <w:t>s</w:t>
      </w:r>
      <w:r w:rsidRPr="006B33EA">
        <w:t xml:space="preserve"> Genes Driving Elemental Accumulation in Maize</w:t>
      </w:r>
      <w:r w:rsidR="000770C6">
        <w:t xml:space="preserve"> Seeds</w:t>
      </w:r>
    </w:p>
    <w:p w14:paraId="712A672E" w14:textId="77777777" w:rsidR="006B33EA" w:rsidRDefault="006B33EA" w:rsidP="006804EA">
      <w:pPr>
        <w:pStyle w:val="Heading1"/>
      </w:pPr>
      <w:r>
        <w:t>Authors</w:t>
      </w:r>
    </w:p>
    <w:p w14:paraId="02C5444E" w14:textId="63111713" w:rsidR="00AA7E96" w:rsidRDefault="006B33EA" w:rsidP="006804EA">
      <w:r>
        <w:t>Robert J. Schaefer</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3857C1">
        <w:t xml:space="preserve"> Jean-Michel </w:t>
      </w:r>
      <w:r>
        <w:t>Michno</w:t>
      </w:r>
      <w:r w:rsidR="0072070D">
        <w:fldChar w:fldCharType="begin"/>
      </w:r>
      <w:r w:rsidR="0072070D">
        <w:instrText xml:space="preserve"> REF _Ref488755432 \r \h </w:instrText>
      </w:r>
      <w:r w:rsidR="0072070D">
        <w:fldChar w:fldCharType="separate"/>
      </w:r>
      <w:r w:rsidR="0072070D">
        <w:t>1</w:t>
      </w:r>
      <w:r w:rsidR="0072070D">
        <w:fldChar w:fldCharType="end"/>
      </w:r>
      <w:r w:rsidR="0072070D">
        <w:t>,</w:t>
      </w:r>
      <w:r w:rsidR="00005D7D">
        <w:fldChar w:fldCharType="begin"/>
      </w:r>
      <w:r w:rsidR="00005D7D">
        <w:instrText xml:space="preserve"> REF _Ref488755454 \n \h </w:instrText>
      </w:r>
      <w:r w:rsidR="00005D7D">
        <w:fldChar w:fldCharType="separate"/>
      </w:r>
      <w:r w:rsidR="000B0BA4">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B0BA4">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B0BA4">
        <w:t>4</w:t>
      </w:r>
      <w:r w:rsidR="00005D7D">
        <w:fldChar w:fldCharType="end"/>
      </w:r>
      <w:r>
        <w:t>, Brian Dilkes</w:t>
      </w:r>
      <w:r w:rsidR="00005D7D">
        <w:fldChar w:fldCharType="begin"/>
      </w:r>
      <w:r w:rsidR="00005D7D">
        <w:instrText xml:space="preserve"> REF _Ref488755534 \n \h </w:instrText>
      </w:r>
      <w:r w:rsidR="00005D7D">
        <w:fldChar w:fldCharType="separate"/>
      </w:r>
      <w:r w:rsidR="000B0BA4">
        <w:t>5</w:t>
      </w:r>
      <w:r w:rsidR="00005D7D">
        <w:fldChar w:fldCharType="end"/>
      </w:r>
      <w:r>
        <w:t>, Ivan Baxter</w:t>
      </w:r>
      <w:r w:rsidR="00005D7D">
        <w:fldChar w:fldCharType="begin"/>
      </w:r>
      <w:r w:rsidR="00005D7D">
        <w:instrText xml:space="preserve"> REF _Ref488755539 \n \h </w:instrText>
      </w:r>
      <w:r w:rsidR="00005D7D">
        <w:fldChar w:fldCharType="separate"/>
      </w:r>
      <w:r w:rsidR="000B0BA4">
        <w:t>6</w:t>
      </w:r>
      <w:r w:rsidR="00005D7D">
        <w:fldChar w:fldCharType="end"/>
      </w:r>
      <w:r w:rsidR="00005D7D">
        <w:t>,</w:t>
      </w:r>
      <w:r w:rsidR="00005D7D">
        <w:fldChar w:fldCharType="begin"/>
      </w:r>
      <w:r w:rsidR="00005D7D">
        <w:instrText xml:space="preserve"> REF _Ref488755546 \n \h </w:instrText>
      </w:r>
      <w:r w:rsidR="00005D7D">
        <w:fldChar w:fldCharType="separate"/>
      </w:r>
      <w:r w:rsidR="000B0BA4">
        <w:t>7</w:t>
      </w:r>
      <w:r w:rsidR="00005D7D">
        <w:fldChar w:fldCharType="end"/>
      </w:r>
      <w:r>
        <w:t>, Chad L. Myers</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005D7D">
        <w:fldChar w:fldCharType="begin"/>
      </w:r>
      <w:r w:rsidR="00005D7D">
        <w:instrText xml:space="preserve"> REF _Ref488755655 \n \h </w:instrText>
      </w:r>
      <w:r w:rsidR="00005D7D">
        <w:fldChar w:fldCharType="separate"/>
      </w:r>
      <w:r w:rsidR="000B0BA4">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0" w:name="_Ref488755432"/>
      <w:r>
        <w:t>Biomedical Informatics and Computational Biology Graduate Program, University of Minnesota, Minneapolis, MN, USA</w:t>
      </w:r>
      <w:bookmarkEnd w:id="0"/>
    </w:p>
    <w:p w14:paraId="612022BE" w14:textId="77777777" w:rsidR="006B33EA" w:rsidRDefault="000C62F2" w:rsidP="00B87472">
      <w:pPr>
        <w:pStyle w:val="ListParagraph"/>
        <w:numPr>
          <w:ilvl w:val="0"/>
          <w:numId w:val="8"/>
        </w:numPr>
      </w:pPr>
      <w:bookmarkStart w:id="1" w:name="_Ref488755454"/>
      <w:r>
        <w:t>Department of Agronomy and Plant Genetics</w:t>
      </w:r>
      <w:r w:rsidR="006B33EA">
        <w:t>, University of Minnesota, St. Paul, MN, USA</w:t>
      </w:r>
      <w:bookmarkEnd w:id="1"/>
    </w:p>
    <w:p w14:paraId="28E1C4D7" w14:textId="77777777" w:rsidR="00005D7D" w:rsidRDefault="00005D7D" w:rsidP="00B87472">
      <w:pPr>
        <w:pStyle w:val="ListParagraph"/>
        <w:numPr>
          <w:ilvl w:val="0"/>
          <w:numId w:val="8"/>
        </w:numPr>
      </w:pPr>
      <w:bookmarkStart w:id="2" w:name="_Ref488755655"/>
      <w:r>
        <w:t>Department of Computer Science, University of Minnesota, Minneapolis, MN, USA</w:t>
      </w:r>
      <w:bookmarkEnd w:id="2"/>
    </w:p>
    <w:p w14:paraId="78494292" w14:textId="77777777" w:rsidR="006B33EA" w:rsidRDefault="00453A36" w:rsidP="00B87472">
      <w:pPr>
        <w:pStyle w:val="ListParagraph"/>
        <w:numPr>
          <w:ilvl w:val="0"/>
          <w:numId w:val="8"/>
        </w:numPr>
      </w:pPr>
      <w:bookmarkStart w:id="3" w:name="_Ref488755530"/>
      <w:r>
        <w:t>Cayuga Genetics Consulting Group LLC</w:t>
      </w:r>
      <w:r w:rsidR="006B33EA">
        <w:t>, Ithaca, NY, USA</w:t>
      </w:r>
      <w:bookmarkEnd w:id="3"/>
    </w:p>
    <w:p w14:paraId="2D8BCC68" w14:textId="77777777" w:rsidR="006B33EA" w:rsidRDefault="006B33EA" w:rsidP="00B87472">
      <w:pPr>
        <w:pStyle w:val="ListParagraph"/>
        <w:numPr>
          <w:ilvl w:val="0"/>
          <w:numId w:val="8"/>
        </w:numPr>
      </w:pPr>
      <w:bookmarkStart w:id="4" w:name="_Ref488755534"/>
      <w:r>
        <w:t>Department of Biochemistry, Purdue University, West Lafayette, IN, USA</w:t>
      </w:r>
      <w:bookmarkEnd w:id="4"/>
    </w:p>
    <w:p w14:paraId="672D84E0" w14:textId="77777777" w:rsidR="006B4B17" w:rsidRDefault="00E56B10" w:rsidP="00B87472">
      <w:pPr>
        <w:pStyle w:val="ListParagraph"/>
        <w:numPr>
          <w:ilvl w:val="0"/>
          <w:numId w:val="8"/>
        </w:numPr>
      </w:pPr>
      <w:bookmarkStart w:id="5" w:name="_Ref488755539"/>
      <w:r>
        <w:t>Donald Danforth Plant Science Center, St. Louis, MO, USA</w:t>
      </w:r>
      <w:bookmarkEnd w:id="5"/>
    </w:p>
    <w:p w14:paraId="584F7012" w14:textId="77777777" w:rsidR="00005D7D" w:rsidRDefault="006B33EA" w:rsidP="00B87472">
      <w:pPr>
        <w:pStyle w:val="ListParagraph"/>
        <w:numPr>
          <w:ilvl w:val="0"/>
          <w:numId w:val="8"/>
        </w:numPr>
      </w:pPr>
      <w:bookmarkStart w:id="6" w:name="_Ref488755546"/>
      <w:r>
        <w:t>USDA-ARS Plant Genetics Re</w:t>
      </w:r>
      <w:r w:rsidR="00E56B10">
        <w:t>search Unit, St. Louis, MO, USA</w:t>
      </w:r>
      <w:bookmarkEnd w:id="6"/>
    </w:p>
    <w:p w14:paraId="7A8B558D" w14:textId="77777777" w:rsidR="006B33EA" w:rsidRDefault="006B33EA" w:rsidP="006804EA">
      <w:pPr>
        <w:pStyle w:val="Heading1"/>
      </w:pPr>
      <w:r>
        <w:t>Abstract</w:t>
      </w:r>
    </w:p>
    <w:p w14:paraId="4E5DFB75" w14:textId="4747B9C6" w:rsidR="006B33EA" w:rsidRPr="006B33EA" w:rsidRDefault="00D23002" w:rsidP="006804EA">
      <w:r>
        <w:t xml:space="preserve">Genome wide association studies (GWAS) have identified thousands of loci linked to hundreds of traits in many different species. However, the </w:t>
      </w:r>
      <w:r w:rsidR="00D76AED">
        <w:t xml:space="preserve">causal </w:t>
      </w:r>
      <w:r>
        <w:t>genes</w:t>
      </w:r>
      <w:r w:rsidR="00244BC9">
        <w:t xml:space="preserve"> </w:t>
      </w:r>
      <w:r>
        <w:t>and the cellular processes they contribute to remain unknown</w:t>
      </w:r>
      <w:r w:rsidR="002932A4">
        <w:t xml:space="preserve"> for most loci</w:t>
      </w:r>
      <w:r w:rsidR="00B47AEF">
        <w:t>. This problem is especially</w:t>
      </w:r>
      <w:r>
        <w:t xml:space="preserve"> pronounced in species where functional annotations are sparse. </w:t>
      </w:r>
      <w:r w:rsidR="00D019AF">
        <w:t>Gene expression data</w:t>
      </w:r>
      <w:r w:rsidR="00EF6419">
        <w:t xml:space="preserve"> available</w:t>
      </w:r>
      <w:r>
        <w:t xml:space="preserve"> from high throughput </w:t>
      </w:r>
      <w:r w:rsidR="00146F28">
        <w:t>sequencing</w:t>
      </w:r>
      <w:r w:rsidR="00BB0D54">
        <w:t>, such as RNA-Seq,</w:t>
      </w:r>
      <w:r>
        <w:t xml:space="preserve"> are a </w:t>
      </w:r>
      <w:r w:rsidR="00662B41">
        <w:t>powerful</w:t>
      </w:r>
      <w:r>
        <w:t xml:space="preserve"> resource to</w:t>
      </w:r>
      <w:r w:rsidR="00146F28">
        <w:t xml:space="preserve"> leverage</w:t>
      </w:r>
      <w:r>
        <w:t xml:space="preserve"> </w:t>
      </w:r>
      <w:r w:rsidR="00146F28">
        <w:t>in</w:t>
      </w:r>
      <w:r>
        <w:t xml:space="preserve"> </w:t>
      </w:r>
      <w:r w:rsidR="00146F28">
        <w:t>identifying</w:t>
      </w:r>
      <w:r w:rsidR="00B47AEF">
        <w:t xml:space="preserve"> candidate genes</w:t>
      </w:r>
      <w:r>
        <w:t xml:space="preserve"> </w:t>
      </w:r>
      <w:r w:rsidR="00063F15">
        <w:t xml:space="preserve">linked to </w:t>
      </w:r>
      <w:r>
        <w:t xml:space="preserve">single nucleotide polymorphisms </w:t>
      </w:r>
      <w:r w:rsidR="0086151A">
        <w:t>(SNPs)</w:t>
      </w:r>
      <w:r w:rsidR="00537F3E">
        <w:t xml:space="preserve"> identified by </w:t>
      </w:r>
      <w:r w:rsidR="00537F3E">
        <w:t>GWAS</w:t>
      </w:r>
      <w:r w:rsidR="0086151A">
        <w:t xml:space="preserve">. </w:t>
      </w:r>
      <w:r w:rsidR="00D019AF">
        <w:t>W</w:t>
      </w:r>
      <w:r w:rsidR="00BB0D54">
        <w:t>e developed a framework to integrate information from RNA-Seq co-expression networks</w:t>
      </w:r>
      <w:r w:rsidR="003E2104">
        <w:t xml:space="preserve"> </w:t>
      </w:r>
      <w:r w:rsidR="00BB0D54">
        <w:t>with GWAS datasets</w:t>
      </w:r>
      <w:r w:rsidR="00415A07">
        <w:t>.</w:t>
      </w:r>
      <w:r>
        <w:t xml:space="preserve"> </w:t>
      </w:r>
      <w:r w:rsidR="00BB25AC">
        <w:t xml:space="preserve">We </w:t>
      </w:r>
      <w:r w:rsidR="00DC129F">
        <w:t xml:space="preserve">built </w:t>
      </w:r>
      <w:r w:rsidR="003D2D91">
        <w:t>whole g</w:t>
      </w:r>
      <w:r w:rsidR="003E2104">
        <w:t>enome co-expression networks</w:t>
      </w:r>
      <w:r w:rsidR="0030483D">
        <w:t xml:space="preserve"> from three distinct </w:t>
      </w:r>
      <w:r w:rsidR="00DC129F">
        <w:t xml:space="preserve">biological </w:t>
      </w:r>
      <w:r w:rsidR="0030483D">
        <w:t>contexts</w:t>
      </w:r>
      <w:r w:rsidR="003E2104">
        <w:t xml:space="preserve"> then</w:t>
      </w:r>
      <w:r w:rsidR="00DC129F">
        <w:t xml:space="preserve"> demonstrate the precision of our method by simulating</w:t>
      </w:r>
      <w:r w:rsidR="00BB25AC">
        <w:t xml:space="preserve"> GWA</w:t>
      </w:r>
      <w:r w:rsidR="00DC129F">
        <w:t>S</w:t>
      </w:r>
      <w:r w:rsidR="00BB25AC">
        <w:t xml:space="preserve"> using Gene Ontology (GO) terms</w:t>
      </w:r>
      <w:r w:rsidR="003D2D91">
        <w:t>. We</w:t>
      </w:r>
      <w:r w:rsidR="00BB25AC">
        <w:t xml:space="preserve"> then </w:t>
      </w:r>
      <w:r w:rsidR="00EC258B">
        <w:t>appl</w:t>
      </w:r>
      <w:r w:rsidR="0096463B">
        <w:t>ied</w:t>
      </w:r>
      <w:r w:rsidR="003D2D91">
        <w:t xml:space="preserve"> our method</w:t>
      </w:r>
      <w:r w:rsidR="00BB25AC">
        <w:t xml:space="preserve"> to </w:t>
      </w:r>
      <w:r w:rsidR="002A7856">
        <w:t xml:space="preserve">detect high priority candidate genes </w:t>
      </w:r>
      <w:r w:rsidR="009B0771">
        <w:t>from</w:t>
      </w:r>
      <w:r w:rsidR="00BB25AC">
        <w:t xml:space="preserve"> a </w:t>
      </w:r>
      <w:r w:rsidR="00E9105A">
        <w:t>large 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the </w:t>
      </w:r>
      <w:r>
        <w:t>maize</w:t>
      </w:r>
      <w:r w:rsidR="009349DE">
        <w:t xml:space="preserve"> seed</w:t>
      </w:r>
      <w:r w:rsidR="0086573B">
        <w:t xml:space="preserve"> ionome</w:t>
      </w:r>
      <w:r>
        <w:t xml:space="preserve">. </w:t>
      </w:r>
      <w:r w:rsidRPr="004F0FE1">
        <w:t xml:space="preserve">Our results </w:t>
      </w:r>
      <w:r w:rsidR="00F37049">
        <w:t>show</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t xml:space="preserve">Additionally, </w:t>
      </w:r>
      <w:r w:rsidR="00D4682E">
        <w:t xml:space="preserve">we find that </w:t>
      </w:r>
      <w:r w:rsidR="00282144" w:rsidRPr="004F0FE1">
        <w:t xml:space="preserve">the biological context from which the </w:t>
      </w:r>
      <w:r w:rsidR="00282144" w:rsidRPr="004F0FE1">
        <w:lastRenderedPageBreak/>
        <w:t xml:space="preserve">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data from</w:t>
      </w:r>
      <w:r w:rsidR="00A07057">
        <w:t xml:space="preserve"> the correct biological context</w:t>
      </w:r>
      <w:r w:rsidRPr="004F0FE1">
        <w:t xml:space="preserve"> </w:t>
      </w:r>
      <w:r w:rsidR="00013D18">
        <w:t xml:space="preserve">is vital in characterizing the </w:t>
      </w:r>
      <w:r w:rsidRPr="004F0FE1">
        <w:t xml:space="preserve">relationships between the </w:t>
      </w:r>
      <w:r w:rsidR="00173E06" w:rsidRPr="004F0FE1">
        <w:t xml:space="preserve">co-expression </w:t>
      </w:r>
      <w:r w:rsidRPr="004F0FE1">
        <w:t>networks and the GWAS SNPs.</w:t>
      </w:r>
      <w:r w:rsidR="00807188">
        <w:t xml:space="preserve"> </w:t>
      </w:r>
      <w:r w:rsidR="00BD5DCC">
        <w:t xml:space="preserve">Our analysis </w:t>
      </w:r>
      <w:r w:rsidR="006948D2">
        <w:t xml:space="preserve">identified 610 high priority candidate genes with strong co-expression among genes linked to </w:t>
      </w:r>
      <w:r w:rsidR="004C1DF1">
        <w:t xml:space="preserve">ionome </w:t>
      </w:r>
      <w:r w:rsidR="006948D2">
        <w:t xml:space="preserve">GWAS SNPs. </w:t>
      </w:r>
      <w:r w:rsidR="00807188">
        <w:t>G</w:t>
      </w:r>
      <w:r w:rsidRPr="004F0FE1">
        <w:t>enes linked to GWAS hits for elemental accumulation</w:t>
      </w:r>
      <w:r w:rsidR="00A664E2">
        <w:t xml:space="preserve"> were</w:t>
      </w:r>
      <w:r w:rsidRPr="004F0FE1">
        <w:t xml:space="preserve">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rsidR="005241AD">
        <w:t xml:space="preserve"> We functionally validate </w:t>
      </w:r>
      <w:r w:rsidR="00747985">
        <w:t xml:space="preserve">two genes related identified by our approach using mutants and collate other high priority candidates with </w:t>
      </w:r>
      <w:r w:rsidR="00595FD7">
        <w:t xml:space="preserve">ontological enrichment and </w:t>
      </w:r>
      <w:r w:rsidR="00156201">
        <w:t xml:space="preserve">curated literature support resulting in a targeted set of candidate genes </w:t>
      </w:r>
      <w:r w:rsidR="00156201">
        <w:t>that drive</w:t>
      </w:r>
      <w:r w:rsidR="00156201">
        <w:t xml:space="preserve"> elemental accumulation in maize grain.</w:t>
      </w:r>
    </w:p>
    <w:p w14:paraId="06848D73" w14:textId="77777777" w:rsidR="006B33EA" w:rsidRDefault="006B33EA" w:rsidP="006804EA">
      <w:pPr>
        <w:pStyle w:val="Heading1"/>
      </w:pPr>
      <w:r>
        <w:t>Introduction</w:t>
      </w:r>
    </w:p>
    <w:p w14:paraId="2633355E" w14:textId="6CEA7819"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rsidRPr="00391E2C">
        <w:rPr>
          <w:i/>
        </w:rPr>
        <w:t>Zea mays</w:t>
      </w:r>
      <w:r w:rsidR="00E11253">
        <w:t xml:space="preserve">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w:t>
      </w:r>
      <w:r w:rsidR="00FB5C44">
        <w:t>humans</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4647EF">
        <w:t xml:space="preserve"> by their location</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40C33C43"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w:t>
      </w:r>
      <w:r w:rsidR="00EF75BE" w:rsidRPr="00002A0F">
        <w:lastRenderedPageBreak/>
        <w:t xml:space="preserve">identification of hundreds of loci that </w:t>
      </w:r>
      <w:r>
        <w:t>affect</w:t>
      </w:r>
      <w:r w:rsidRPr="00002A0F">
        <w:t xml:space="preserve"> </w:t>
      </w:r>
      <w:r w:rsidR="00EF75BE" w:rsidRPr="00002A0F">
        <w:t>traits critical to important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In particular, we expect that genes interact to affect a change in phenotype, yet</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19C4B5F4" w:rsidR="00EF75BE" w:rsidRPr="00002A0F" w:rsidRDefault="00EF75BE" w:rsidP="00EF75BE">
      <w:r w:rsidRPr="00002A0F">
        <w:t xml:space="preserve">One informative and easily measurable source of information </w:t>
      </w:r>
      <w:r w:rsidR="00DE6D6D">
        <w:t xml:space="preserve">about gene function </w:t>
      </w:r>
      <w:r w:rsidR="004647EF">
        <w:t>is</w:t>
      </w:r>
      <w:r w:rsidR="004647EF" w:rsidRPr="00002A0F">
        <w:t xml:space="preserve"> </w:t>
      </w:r>
      <w:r w:rsidR="003C47CE">
        <w:t>RNA expression</w:t>
      </w:r>
      <w:r w:rsidRPr="00002A0F">
        <w:t xml:space="preserve"> .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4647EF">
        <w:t>–</w:t>
      </w:r>
      <w:r w:rsidR="0027128D">
        <w:t xml:space="preserve"> </w:t>
      </w:r>
      <w:r w:rsidR="004647EF">
        <w:t xml:space="preserve">we expect that the cellular machinery underlying specific processes or traits require many genes with </w:t>
      </w:r>
      <w:r w:rsidR="00455551">
        <w:t>h</w:t>
      </w:r>
      <w:r w:rsidR="00DE6D6D" w:rsidRPr="00002A0F">
        <w:t>ighly simil</w:t>
      </w:r>
      <w:r w:rsidR="00695F7F">
        <w:t>ar expression profiles</w:t>
      </w:r>
      <w:r w:rsidR="00DE6D6D" w:rsidRPr="00002A0F">
        <w:t>.</w:t>
      </w:r>
      <w:r w:rsidR="00DE6D6D">
        <w:t xml:space="preserve"> </w:t>
      </w:r>
      <w:r w:rsidR="000523BA">
        <w:t>Additionally, v</w:t>
      </w:r>
      <w:r w:rsidR="0027128D">
        <w:t xml:space="preserve">ariation in </w:t>
      </w:r>
      <w:r w:rsidR="0021714E">
        <w:t xml:space="preserve">the pattern or intensity of gene expression can underlie variation in </w:t>
      </w:r>
      <w:r w:rsidR="004647EF">
        <w:t xml:space="preserve">observed </w:t>
      </w:r>
      <w:r w:rsidR="0021714E">
        <w:t>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D90D33" w:rsidRPr="00D90D33">
        <w:rPr>
          <w:noProof/>
        </w:rPr>
        <w:t>(R.J. Schaefer et al. 2014; Mochida et al. 2011; Obayashi et al. 2014; Sarkar, Kim, and Grover 2014; Zheng and Zhao 2013; Ozaki et al. 2010; Ruth Swanson-Wagner et al. 2012)</w:t>
      </w:r>
      <w:r>
        <w:fldChar w:fldCharType="end"/>
      </w:r>
      <w:r w:rsidRPr="00002A0F">
        <w:t>.</w:t>
      </w:r>
    </w:p>
    <w:p w14:paraId="075DA05C" w14:textId="45E410CC"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9628B8">
        <w:t>a set of</w:t>
      </w:r>
      <w:r w:rsidR="009628B8" w:rsidRPr="0056390E">
        <w:t xml:space="preserve"> </w:t>
      </w:r>
      <w:r w:rsidRPr="0056390E">
        <w:t xml:space="preserve">genes contributing to the same biological process </w:t>
      </w:r>
      <w:r w:rsidR="00A95231" w:rsidRPr="0056390E">
        <w:t>will affect variation in</w:t>
      </w:r>
      <w:r w:rsidRPr="0056390E">
        <w:t xml:space="preserve"> a given phenotype</w:t>
      </w:r>
      <w:r w:rsidR="005A7F54">
        <w:t xml:space="preserve"> through guilt-by-association</w:t>
      </w:r>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6071281E"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one of the most important agricultural crops in the world</w:t>
      </w:r>
      <w:r w:rsidR="00B53228">
        <w:t>;</w:t>
      </w:r>
      <w:r>
        <w:t xml:space="preserve"> </w:t>
      </w:r>
      <w:commentRangeStart w:id="7"/>
      <w:commentRangeStart w:id="8"/>
      <w:r>
        <w:t xml:space="preserve">yielding </w:t>
      </w:r>
      <w:r w:rsidR="00953845">
        <w:t>15.1</w:t>
      </w:r>
      <w:r>
        <w:t xml:space="preserve"> billion bushels </w:t>
      </w:r>
      <w:commentRangeEnd w:id="7"/>
      <w:r w:rsidR="0024415A">
        <w:rPr>
          <w:rStyle w:val="CommentReference"/>
        </w:rPr>
        <w:commentReference w:id="7"/>
      </w:r>
      <w:commentRangeEnd w:id="8"/>
      <w:r w:rsidR="00BB4AF1">
        <w:rPr>
          <w:rStyle w:val="CommentReference"/>
        </w:rPr>
        <w:commentReference w:id="8"/>
      </w:r>
      <w:r>
        <w:t xml:space="preserve">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 xml:space="preserve">Plants must take up all elements except carbon and oxygen from the soil making the plant ionome a critical </w:t>
      </w:r>
      <w:r>
        <w:lastRenderedPageBreak/>
        <w:t>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518388A8"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43E2E96C"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0B0BA4">
        <w:t>Fig. 1</w:t>
      </w:r>
      <w:r>
        <w:fldChar w:fldCharType="end"/>
      </w:r>
      <w:r>
        <w:t>A); tools for construction and analysis of co-expression networks (</w:t>
      </w:r>
      <w:r>
        <w:fldChar w:fldCharType="begin"/>
      </w:r>
      <w:r>
        <w:instrText xml:space="preserve"> REF _Ref444765587 \h  \* MERGEFORMAT </w:instrText>
      </w:r>
      <w:r>
        <w:fldChar w:fldCharType="separate"/>
      </w:r>
      <w:r w:rsidR="000B0BA4">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2A5BDEB2" w:rsidR="00F42CCC" w:rsidRDefault="00C46D31" w:rsidP="006804EA">
      <w:r>
        <w:t xml:space="preserve">To accomplish this, we implemented and evaluated 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r w:rsidR="004D5AC5">
        <w:t>Subn</w:t>
      </w:r>
      <w:r>
        <w:t xml:space="preserve">etwork </w:t>
      </w:r>
      <w:r w:rsidRPr="0088519F">
        <w:t>density</w:t>
      </w:r>
      <w:r>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w:t>
      </w:r>
      <w:r w:rsidR="00074EEA">
        <w:t>-</w:t>
      </w:r>
      <w:r w:rsidR="00DC139F">
        <w:t>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w:t>
      </w:r>
      <w:r w:rsidR="00894FFD">
        <w:lastRenderedPageBreak/>
        <w:t>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ith </w:t>
      </w:r>
      <w:r w:rsidR="000B7D0F">
        <w:t>two levels of functional evidence</w:t>
      </w:r>
      <w:r w:rsidR="00802FA5">
        <w:t>. O</w:t>
      </w:r>
      <w:r w:rsidR="00C56A67">
        <w:t>ur meth</w:t>
      </w:r>
      <w:r w:rsidR="00A63051">
        <w:t>od can be applied to any trait and species where</w:t>
      </w:r>
      <w:r w:rsidR="000572EF">
        <w:t xml:space="preserve"> GWAS and</w:t>
      </w:r>
      <w:r w:rsidR="00A63051">
        <w:t xml:space="preserve"> </w:t>
      </w:r>
      <w:r w:rsidR="00250555">
        <w:t>gene expression</w:t>
      </w:r>
      <w:r w:rsidR="004D2ED8">
        <w:t xml:space="preserve"> experiments</w:t>
      </w:r>
      <w:r w:rsidR="00A63051">
        <w:t xml:space="preserve"> can be done.</w:t>
      </w:r>
    </w:p>
    <w:p w14:paraId="7D00BE44" w14:textId="77777777" w:rsidR="00BD3E3E" w:rsidRDefault="00F87A75" w:rsidP="006804EA">
      <w:pPr>
        <w:pStyle w:val="Heading3"/>
      </w:pPr>
      <w:bookmarkStart w:id="9" w:name="_Ref444765587"/>
      <w:r>
        <w:t>Fig.</w:t>
      </w:r>
      <w:r w:rsidR="00BD3E3E">
        <w:t xml:space="preserve"> 1</w:t>
      </w:r>
      <w:bookmarkEnd w:id="9"/>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67E370E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2FFC4E1F"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w:t>
      </w:r>
      <w:r w:rsidR="009B4725">
        <w:lastRenderedPageBreak/>
        <w:t>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10" w:name="_Ref458774860"/>
      <w:r>
        <w:t>Table 1</w:t>
      </w:r>
      <w:bookmarkEnd w:id="10"/>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41D055C8"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w:t>
      </w:r>
      <w:r w:rsidR="00726896">
        <w:lastRenderedPageBreak/>
        <w:t xml:space="preserve">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1" w:name="_Ref458774880"/>
      <w:r>
        <w:t>Table 2</w:t>
      </w:r>
      <w:bookmarkEnd w:id="11"/>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3B20C703"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4E1E399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0D866A02" w14:textId="76E211A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12" w:name="_Ref487124030"/>
      <w:r>
        <w:t>Fig 2</w:t>
      </w:r>
      <w:bookmarkEnd w:id="12"/>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 xml:space="preserve">interactions between </w:t>
      </w:r>
      <w:r w:rsidRPr="00FF0923">
        <w:lastRenderedPageBreak/>
        <w:t>genes with less than 50kb intergenic distance.</w:t>
      </w:r>
      <w:r w:rsidR="001A1DEA">
        <w:t xml:space="preserve"> Inset f</w:t>
      </w:r>
      <w:r w:rsidR="00E1118C">
        <w:t>igures show Z-score values greater than</w:t>
      </w:r>
      <w:r w:rsidR="001A1DEA">
        <w:t xml:space="preserve"> 3.</w:t>
      </w:r>
    </w:p>
    <w:p w14:paraId="1803AF10" w14:textId="4320212F"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309A8449"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08980B67"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w:t>
      </w:r>
      <w:r w:rsidR="0010669E">
        <w:t>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w:t>
      </w:r>
      <w:r w:rsidR="00E25CC1">
        <w:t>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384AD5E3"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7FAABD76"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r w:rsidR="009F46C6">
        <w:t xml:space="preserve"> —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 xml:space="preserve">GWA </w:t>
      </w:r>
      <w:r w:rsidR="00D149DC">
        <w:t xml:space="preserve">study population. </w:t>
      </w:r>
    </w:p>
    <w:p w14:paraId="4B2D4DA1" w14:textId="4A1C9B7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w:t>
      </w:r>
      <w:r w:rsidR="00D149DC">
        <w:lastRenderedPageBreak/>
        <w:t xml:space="preserve">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3" w:name="_Ref456807908"/>
      <w:bookmarkStart w:id="14" w:name="_Ref458794783"/>
      <w:r>
        <w:t>Fig 3</w:t>
      </w:r>
      <w:bookmarkEnd w:id="13"/>
      <w:bookmarkEnd w:id="14"/>
    </w:p>
    <w:p w14:paraId="60426CDC" w14:textId="77777777" w:rsidR="008259D0" w:rsidRDefault="00AB785E" w:rsidP="006804EA">
      <w:pPr>
        <w:pStyle w:val="Heading4"/>
      </w:pPr>
      <w:r>
        <w:t>Simulating GWAS-network overlap</w:t>
      </w:r>
      <w:r w:rsidR="008259D0">
        <w:t xml:space="preserve"> using Gene Ontology Terms</w:t>
      </w:r>
    </w:p>
    <w:p w14:paraId="6F570FDB" w14:textId="05C1AE21"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 xml:space="preserve">ene </w:t>
      </w:r>
      <w:r w:rsidR="00FB3710">
        <w:t>rate</w:t>
      </w:r>
      <w:r w:rsidR="00FB3710">
        <w:t xml:space="preserv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904ED7C"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5" w:name="_Ref458700744"/>
      <w:r>
        <w:t>Fig. 4</w:t>
      </w:r>
      <w:bookmarkEnd w:id="15"/>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w:t>
      </w:r>
      <w:r w:rsidR="009213AE">
        <w:lastRenderedPageBreak/>
        <w:t>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4F6F5DDD"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6" w:name="_Ref458721156"/>
      <w:bookmarkStart w:id="17" w:name="_Ref447197618"/>
      <w:r>
        <w:t>Fig. 5</w:t>
      </w:r>
      <w:bookmarkEnd w:id="16"/>
      <w:bookmarkEnd w:id="17"/>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4A2680B"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w:t>
      </w:r>
      <w:r w:rsidR="000B21DB">
        <w:t>fla</w:t>
      </w:r>
      <w:r w:rsidR="008A670C">
        <w:t>n</w:t>
      </w:r>
      <w:r w:rsidR="000B21DB">
        <w:t>king</w:t>
      </w:r>
      <w:r w:rsidR="000B21DB">
        <w:t xml:space="preserve"> genes on each side </w:t>
      </w:r>
      <w:r w:rsidR="00CC1C76">
        <w:t>to 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window size</w:t>
      </w:r>
      <w:r w:rsidR="008A670C">
        <w:t xml:space="preserv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3C1ACF32" w:rsidR="005A4C13" w:rsidRDefault="00571A97" w:rsidP="00505DEF">
      <w:r>
        <w:lastRenderedPageBreak/>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w:t>
      </w:r>
      <w:r w:rsidR="002C0581">
        <w:t>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w:t>
      </w:r>
      <w:r w:rsidR="00505DEF">
        <w:t>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w:t>
      </w:r>
      <w:r w:rsidR="007E3561">
        <w:t xml:space="preserv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3EE6DB0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w:t>
      </w:r>
      <w:r w:rsidR="00452089">
        <w:t xml:space="preserv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0210B12A"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lastRenderedPageBreak/>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18" w:name="_Ref458956303"/>
      <w:r>
        <w:t>Table 3</w:t>
      </w:r>
      <w:bookmarkEnd w:id="18"/>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7317B95B" w:rsidR="00AE2F07" w:rsidRDefault="00397FBD" w:rsidP="0026078F">
      <w:r>
        <w:t>Briefly, t</w:t>
      </w:r>
      <w:r w:rsidR="00777D21">
        <w:t>he maize nest</w:t>
      </w:r>
      <w:r>
        <w:t>ed association mapping</w:t>
      </w:r>
      <w:r w:rsidR="009D6609">
        <w:t xml:space="preserve"> (NAM)</w:t>
      </w:r>
      <w:r>
        <w:t xml:space="preserve"> panel was used to</w:t>
      </w:r>
      <w:r w:rsidR="00352B46">
        <w:t xml:space="preserve"> map associated loci</w:t>
      </w:r>
      <w:r>
        <w:t>.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19" w:name="_Ref489428564"/>
      <w:r>
        <w:t>Fig. 6</w:t>
      </w:r>
      <w:bookmarkEnd w:id="19"/>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w:t>
      </w:r>
      <w:r>
        <w:lastRenderedPageBreak/>
        <w:t>absolute distance (either upstream or downstream) of HPO genes. In both panels, the inset plot shows the lower end of the distributions.</w:t>
      </w:r>
    </w:p>
    <w:p w14:paraId="1C260579" w14:textId="026AC558"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xml:space="preserve">; </w:t>
      </w:r>
      <w:proofErr w:type="spellStart"/>
      <w:r w:rsidR="00A11ADD">
        <w:t>Either:Any</w:t>
      </w:r>
      <w:proofErr w:type="spellEnd"/>
      <w:r w:rsidR="00A11ADD">
        <w:t xml:space="preserve">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20" w:name="_Ref485996339"/>
      <w:r>
        <w:t>Table 4</w:t>
      </w:r>
      <w:bookmarkEnd w:id="20"/>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BDC965D"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1" w:name="_Ref487144620"/>
      <w:r>
        <w:lastRenderedPageBreak/>
        <w:t>Fig.</w:t>
      </w:r>
      <w:r w:rsidR="00663C67">
        <w:t xml:space="preserve"> 7</w:t>
      </w:r>
      <w:bookmarkEnd w:id="21"/>
    </w:p>
    <w:p w14:paraId="1F6B0E4D" w14:textId="77777777" w:rsidR="00162DC9" w:rsidRDefault="00162DC9" w:rsidP="00162DC9">
      <w:pPr>
        <w:pStyle w:val="Heading4"/>
      </w:pPr>
      <w:r>
        <w:t>HPO Genes for Cd and Se in the ZmRoot Network</w:t>
      </w:r>
    </w:p>
    <w:p w14:paraId="6910540C" w14:textId="2572B300"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C502ECB"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lastRenderedPageBreak/>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2" w:name="_Ref486000600"/>
      <w:r>
        <w:t>Table 5</w:t>
      </w:r>
      <w:bookmarkEnd w:id="22"/>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3" w:name="_Ref483951527"/>
      <w:r>
        <w:lastRenderedPageBreak/>
        <w:t>Fig. 8</w:t>
      </w:r>
      <w:bookmarkEnd w:id="23"/>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7EECF558" w:rsidR="008458B3" w:rsidRDefault="008458B3" w:rsidP="008458B3">
      <w:r>
        <w:t xml:space="preserve">One of the high-confidence candidate genes, which appeared in the HPO sets comparing Cd and the ZmRoot network, is the Gibberellin (GA) signaling component and DELLA- and GRAS-domain transcription </w:t>
      </w:r>
      <w:r>
        <w:lastRenderedPageBreak/>
        <w:t xml:space="preserve">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commentRangeStart w:id="24"/>
      <w:r w:rsidRPr="004F33CF">
        <w:t>also affected the concentration of seed Cd</w:t>
      </w:r>
      <w:commentRangeEnd w:id="24"/>
      <w:r w:rsidR="00FA0915">
        <w:rPr>
          <w:rStyle w:val="CommentReference"/>
        </w:rPr>
        <w:commentReference w:id="24"/>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25" w:name="_Ref484091798"/>
      <w:r w:rsidRPr="005F38FF">
        <w:t>Fig. 9</w:t>
      </w:r>
      <w:bookmarkEnd w:id="25"/>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797BEBB9"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commentRangeStart w:id="26"/>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p &lt; 0.05; t test)</w:t>
      </w:r>
      <w:r w:rsidRPr="009D3B04">
        <w:t>.</w:t>
      </w:r>
      <w:commentRangeEnd w:id="26"/>
      <w:r w:rsidR="004B2281">
        <w:rPr>
          <w:rStyle w:val="CommentReference"/>
        </w:rPr>
        <w:commentReference w:id="26"/>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27" w:name="_Ref481757037"/>
      <w:bookmarkStart w:id="28" w:name="_Ref484529183"/>
      <w:r>
        <w:lastRenderedPageBreak/>
        <w:t>Fig. 10</w:t>
      </w:r>
      <w:bookmarkEnd w:id="27"/>
      <w:bookmarkEnd w:id="28"/>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 xml:space="preserve">Genes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9145F91"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663F8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lastRenderedPageBreak/>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648FCD51"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7C982653"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1A427DF3"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w:t>
      </w:r>
      <w:r w:rsidR="00B750E1" w:rsidRPr="00B750E1">
        <w:lastRenderedPageBreak/>
        <w:t xml:space="preserve">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7DAE6BCB"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29" w:name="_Ref469995568"/>
    </w:p>
    <w:p w14:paraId="276A3C0A" w14:textId="4C1179F9"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bookmarkStart w:id="30" w:name="_GoBack"/>
      <w:bookmarkEnd w:id="30"/>
      <w:r w:rsidR="002501CE">
        <w:t>.</w:t>
      </w:r>
      <w:r w:rsidR="00185512">
        <w:t xml:space="preserve"> Functio</w:t>
      </w:r>
      <w:r w:rsidR="00EE735A">
        <w:t xml:space="preserve">nal validation is expensive, </w:t>
      </w:r>
      <w:r w:rsidR="00185512">
        <w:t xml:space="preserve">time consuming. </w:t>
      </w:r>
      <w:r w:rsidR="001B3B6D">
        <w:t xml:space="preserve">Combining data 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31" w:name="_Ref487125611"/>
      <w:r>
        <w:t>Discussion</w:t>
      </w:r>
      <w:bookmarkEnd w:id="29"/>
      <w:bookmarkEnd w:id="31"/>
    </w:p>
    <w:p w14:paraId="092C6C61" w14:textId="1AF78D0A" w:rsidR="008B2A55" w:rsidRDefault="008B2A55" w:rsidP="008B2A55">
      <w:pPr>
        <w:pStyle w:val="Heading3"/>
      </w:pPr>
      <w:r>
        <w:t>The effects of linkage disequilibrium</w:t>
      </w:r>
    </w:p>
    <w:p w14:paraId="0DCBCE29" w14:textId="5A68B6FF"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w:t>
      </w:r>
      <w:r>
        <w:lastRenderedPageBreak/>
        <w:t>bottleneck in the process of translating large sets of statistically associated loci into</w:t>
      </w:r>
      <w:r w:rsidR="002D44AC">
        <w:t xml:space="preserve"> </w:t>
      </w:r>
      <w:r w:rsidR="002D44AC">
        <w:t>shorter lists based on</w:t>
      </w:r>
      <w:r>
        <w:t xml:space="preserve"> </w:t>
      </w:r>
      <w:r w:rsidR="00FB4DD5">
        <w:t xml:space="preserve">a </w:t>
      </w:r>
      <w:r>
        <w:t xml:space="preserve">more mechanistic </w:t>
      </w:r>
      <w:r>
        <w:t>understanding</w:t>
      </w:r>
      <w:r w:rsidR="002D44AC">
        <w:t>s</w:t>
      </w:r>
      <w:r>
        <w:t xml:space="preserve"> of </w:t>
      </w:r>
      <w:r>
        <w:t>the</w:t>
      </w:r>
      <w:r w:rsidR="002D44AC">
        <w:t>se</w:t>
      </w:r>
      <w:r>
        <w:t xml:space="preserve"> trait</w:t>
      </w:r>
      <w:r w:rsidR="002D44AC">
        <w:t>s</w:t>
      </w:r>
      <w:r>
        <w:t xml:space="preserve">. </w:t>
      </w:r>
      <w:r w:rsidR="00F560BC">
        <w:t>Marker SNPs identified by a GWA study</w:t>
      </w:r>
      <w:r>
        <w:t xml:space="preserve"> provide an initial lead on a region of interest, but due to linkage disequilibrium, the candidate region can be quite broad</w:t>
      </w:r>
      <w:r w:rsidR="002D44AC">
        <w:t xml:space="preserve"> and </w:t>
      </w:r>
      <w:r>
        <w:t>implicate</w:t>
      </w:r>
      <w:r>
        <w:t xml:space="preserve">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3D6A4855"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even where a locus is identified </w:t>
      </w:r>
      <w:r w:rsidR="00DD6E2A">
        <w:t xml:space="preserve"> solely </w:t>
      </w:r>
      <w:r>
        <w:t xml:space="preserve">by GWAS.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w:t>
      </w:r>
      <w:r w:rsidR="00B85C55">
        <w:t xml:space="preserve">the </w:t>
      </w:r>
      <w:r w:rsidR="00B85C55">
        <w:t>orthogonal use</w:t>
      </w:r>
      <w:r>
        <w:t xml:space="preserve"> of gene expression data, which can be readily collected now for most species of interest, to add an important interpretation and prioritization filte</w:t>
      </w:r>
      <w:r w:rsidR="002F0734">
        <w:t>r to the output of a GWA study</w:t>
      </w:r>
      <w:r w:rsidR="00B85C55">
        <w:t xml:space="preserve"> with additional experimental evidence used to rank plausible candidate genes based on this second logical filter</w:t>
      </w:r>
      <w:r w:rsidR="002F0734">
        <w:t>.</w:t>
      </w:r>
    </w:p>
    <w:p w14:paraId="3A88CAE9" w14:textId="1721790A"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lastRenderedPageBreak/>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0"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19F56FC" w:rsidR="0021466E" w:rsidRDefault="004C123B" w:rsidP="004C123B">
      <w:r>
        <w:t xml:space="preserve">In </w:t>
      </w:r>
      <w:r w:rsidR="00EA2077">
        <w:t>evaluating</w:t>
      </w:r>
      <w:r>
        <w:t xml:space="preserve">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w:t>
      </w:r>
      <w:r w:rsidR="00887517">
        <w:lastRenderedPageBreak/>
        <w:t>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514F73D"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r w:rsidR="00673AFD">
        <w:t xml:space="preserve"> Furthermore, we do not expect that the ZmRoot</w:t>
      </w:r>
      <w:r w:rsidR="00AE493A">
        <w:t xml:space="preserve"> nor the ZmPAN</w:t>
      </w:r>
      <w:r w:rsidR="00673AFD">
        <w:t xml:space="preserve"> network</w:t>
      </w:r>
      <w:r w:rsidR="00AE493A">
        <w:t>s fully describe elemental accumulation processes.</w:t>
      </w:r>
      <w:r w:rsidR="00D5476F">
        <w:t xml:space="preserve"> While ions are </w:t>
      </w:r>
      <w:r w:rsidR="00D2430E">
        <w:t xml:space="preserve">initially </w:t>
      </w:r>
      <w:r w:rsidR="00D5476F">
        <w:t>acquired from the soil via the root system, we do not directly observe it's accumulation in the seed.</w:t>
      </w:r>
      <w:r w:rsidR="00AE493A">
        <w:t xml:space="preserve"> The datasets presented here could further be complemented by additional tissue specific </w:t>
      </w:r>
      <w:r w:rsidR="00EE5011">
        <w:t>data</w:t>
      </w:r>
      <w:r w:rsidR="00AE493A">
        <w:t xml:space="preserve"> such as genotypically diverse seed or lea</w:t>
      </w:r>
      <w:r w:rsidR="00DF3498">
        <w:t>f</w:t>
      </w:r>
      <w:r w:rsidR="0032374C">
        <w:t xml:space="preserve"> </w:t>
      </w:r>
      <w:r w:rsidR="00DF3498">
        <w:t>networks.</w:t>
      </w:r>
    </w:p>
    <w:p w14:paraId="6398E87B" w14:textId="21182F0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w:t>
      </w:r>
      <w:r w:rsidR="00867297">
        <w:lastRenderedPageBreak/>
        <w:t>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w:t>
      </w:r>
      <w:r w:rsidR="009A4C87">
        <w:t>of</w:t>
      </w:r>
      <w:r w:rsidR="009A4C87">
        <w:t xml:space="preserve">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32" w:name="_Ref463088833"/>
      <w:r>
        <w:t>Materials and Methods</w:t>
      </w:r>
      <w:bookmarkEnd w:id="32"/>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lastRenderedPageBreak/>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9349DE" w:rsidP="008D2BA7">
      <w:hyperlink r:id="rId11"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xml:space="preserve">. A final </w:t>
      </w:r>
      <w:r w:rsidRPr="004E79F7">
        <w:lastRenderedPageBreak/>
        <w:t>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9B6C7FE" w:rsidR="007255FD" w:rsidRPr="00456B26" w:rsidRDefault="003363AF" w:rsidP="006804EA">
      <w:r w:rsidRPr="002A34B2">
        <w:t xml:space="preserve">Quantification of gene expression levels into fragments per kilobase per million reads (FPKM) was done using a </w:t>
      </w:r>
      <w:r>
        <w:t xml:space="preserve">modified version of </w:t>
      </w:r>
      <w:proofErr w:type="spellStart"/>
      <w:r>
        <w:t>HTSeq</w:t>
      </w:r>
      <w:proofErr w:type="spellEnd"/>
      <w:r>
        <w:t xml:space="preserve">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 xml:space="preserve">pairwise </w:t>
      </w:r>
      <w:r w:rsidR="004727BA" w:rsidRPr="004727BA">
        <w:lastRenderedPageBreak/>
        <w:t>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33" w:name="_Ref447101528"/>
      <w:r w:rsidRPr="0045686C">
        <w:rPr>
          <w:rFonts w:eastAsiaTheme="minorEastAsia"/>
        </w:rPr>
        <w:t>Eq.1</w:t>
      </w:r>
      <w:bookmarkEnd w:id="33"/>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2772B29B"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34" w:name="_Ref447101545"/>
      <w:bookmarkStart w:id="35" w:name="_Ref464049667"/>
      <w:r>
        <w:t>Eq.</w:t>
      </w:r>
      <w:bookmarkEnd w:id="34"/>
      <w:r w:rsidR="0020783F">
        <w:t>2</w:t>
      </w:r>
      <w:bookmarkEnd w:id="35"/>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36" w:name="_Ref447101563"/>
      <w:bookmarkStart w:id="37" w:name="_Ref464738379"/>
      <w:r w:rsidRPr="0045686C">
        <w:rPr>
          <w:rFonts w:eastAsiaTheme="minorEastAsia"/>
        </w:rPr>
        <w:t>Eq.</w:t>
      </w:r>
      <w:bookmarkEnd w:id="36"/>
      <w:r>
        <w:rPr>
          <w:rFonts w:eastAsiaTheme="minorEastAsia"/>
        </w:rPr>
        <w:t>3</w:t>
      </w:r>
      <w:bookmarkEnd w:id="37"/>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38" w:name="_Ref447101571"/>
      <w:r>
        <w:t>Eq.</w:t>
      </w:r>
      <w:r w:rsidR="00503064">
        <w:t>4</w:t>
      </w:r>
      <w:bookmarkEnd w:id="38"/>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lastRenderedPageBreak/>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39" w:name="_Ref484125232"/>
      <w:r>
        <w:t>Eq.</w:t>
      </w:r>
      <w:r w:rsidR="005936F2">
        <w:t xml:space="preserve"> 6</w:t>
      </w:r>
      <w:bookmarkEnd w:id="39"/>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40" w:name="_Ref458775441"/>
      <w:bookmarkStart w:id="41" w:name="_Ref484125256"/>
      <w:r>
        <w:t>Eq. 7</w:t>
      </w:r>
      <w:bookmarkEnd w:id="40"/>
      <w:bookmarkEnd w:id="41"/>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w:t>
      </w:r>
      <w:r>
        <w:lastRenderedPageBreak/>
        <w:t xml:space="preserve">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lastRenderedPageBreak/>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51B966DF" w14:textId="140DD0A5" w:rsidR="00663F8F" w:rsidRPr="00663F8F" w:rsidRDefault="003F1192" w:rsidP="00663F8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63F8F" w:rsidRPr="00663F8F">
        <w:rPr>
          <w:rFonts w:ascii="Calibri" w:hAnsi="Calibri" w:cs="Times New Roman"/>
          <w:noProof/>
          <w:szCs w:val="24"/>
        </w:rPr>
        <w:t xml:space="preserve">Anders, Simon, Paul Theodor Pyl, and Wolfgang Huber. 2014. “HTSeq - A Python Framework to Work with High-Throughput Sequencing Data.” </w:t>
      </w:r>
      <w:r w:rsidR="00663F8F" w:rsidRPr="00663F8F">
        <w:rPr>
          <w:rFonts w:ascii="Calibri" w:hAnsi="Calibri" w:cs="Times New Roman"/>
          <w:i/>
          <w:iCs/>
          <w:noProof/>
          <w:szCs w:val="24"/>
        </w:rPr>
        <w:t>Bioinformatics (Oxford, England)</w:t>
      </w:r>
      <w:r w:rsidR="00663F8F" w:rsidRPr="00663F8F">
        <w:rPr>
          <w:rFonts w:ascii="Calibri" w:hAnsi="Calibri" w:cs="Times New Roman"/>
          <w:noProof/>
          <w:szCs w:val="24"/>
        </w:rPr>
        <w:t xml:space="preserve"> 31 (2): 166–69. doi:10.1093/bioinformatics/btu638.</w:t>
      </w:r>
    </w:p>
    <w:p w14:paraId="50AC540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663F8F">
        <w:rPr>
          <w:rFonts w:ascii="Calibri" w:hAnsi="Calibri" w:cs="Times New Roman"/>
          <w:i/>
          <w:iCs/>
          <w:noProof/>
          <w:szCs w:val="24"/>
        </w:rPr>
        <w:t>Nucleic Acids Research</w:t>
      </w:r>
      <w:r w:rsidRPr="00663F8F">
        <w:rPr>
          <w:rFonts w:ascii="Calibri" w:hAnsi="Calibri" w:cs="Times New Roman"/>
          <w:noProof/>
          <w:szCs w:val="24"/>
        </w:rPr>
        <w:t>, gkv1007. doi:10.1093/nar/gkv1007.</w:t>
      </w:r>
    </w:p>
    <w:p w14:paraId="7E2153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663F8F">
        <w:rPr>
          <w:rFonts w:ascii="Calibri" w:hAnsi="Calibri" w:cs="Times New Roman"/>
          <w:i/>
          <w:iCs/>
          <w:noProof/>
          <w:szCs w:val="24"/>
        </w:rPr>
        <w:t>G3&amp;amp;#58; Genes|Genomes|Genetics</w:t>
      </w:r>
      <w:r w:rsidRPr="00663F8F">
        <w:rPr>
          <w:rFonts w:ascii="Calibri" w:hAnsi="Calibri" w:cs="Times New Roman"/>
          <w:noProof/>
          <w:szCs w:val="24"/>
        </w:rPr>
        <w:t xml:space="preserve"> 6 (December): 4175–83. doi:10.1534/g3.116.034827.</w:t>
      </w:r>
    </w:p>
    <w:p w14:paraId="5F81117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663F8F">
        <w:rPr>
          <w:rFonts w:ascii="Calibri" w:hAnsi="Calibri" w:cs="Times New Roman"/>
          <w:i/>
          <w:iCs/>
          <w:noProof/>
          <w:szCs w:val="24"/>
        </w:rPr>
        <w:t>Plant Physiology</w:t>
      </w:r>
      <w:r w:rsidRPr="00663F8F">
        <w:rPr>
          <w:rFonts w:ascii="Calibri" w:hAnsi="Calibri" w:cs="Times New Roman"/>
          <w:noProof/>
          <w:szCs w:val="24"/>
        </w:rPr>
        <w:t xml:space="preserve"> 146 (2): 762–71. doi:10.1104/pp.107.109587.</w:t>
      </w:r>
    </w:p>
    <w:p w14:paraId="758798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2010. “Ionomics: The Functional Genomics of Elements.” </w:t>
      </w:r>
      <w:r w:rsidRPr="00663F8F">
        <w:rPr>
          <w:rFonts w:ascii="Calibri" w:hAnsi="Calibri" w:cs="Times New Roman"/>
          <w:i/>
          <w:iCs/>
          <w:noProof/>
          <w:szCs w:val="24"/>
        </w:rPr>
        <w:t>Briefings in Functional Genomics</w:t>
      </w:r>
      <w:r w:rsidRPr="00663F8F">
        <w:rPr>
          <w:rFonts w:ascii="Calibri" w:hAnsi="Calibri" w:cs="Times New Roman"/>
          <w:noProof/>
          <w:szCs w:val="24"/>
        </w:rPr>
        <w:t xml:space="preserve"> 9 (2): 149–56. doi:10.1093/bfgp/elp055.</w:t>
      </w:r>
    </w:p>
    <w:p w14:paraId="6DE6256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and Brian P Dilkes. 2012. “Elemental Profiles Reflect Plant Adaptations to the Environment.” </w:t>
      </w:r>
      <w:r w:rsidRPr="00663F8F">
        <w:rPr>
          <w:rFonts w:ascii="Calibri" w:hAnsi="Calibri" w:cs="Times New Roman"/>
          <w:i/>
          <w:iCs/>
          <w:noProof/>
          <w:szCs w:val="24"/>
        </w:rPr>
        <w:t>Science (New York, N.Y.)</w:t>
      </w:r>
      <w:r w:rsidRPr="00663F8F">
        <w:rPr>
          <w:rFonts w:ascii="Calibri" w:hAnsi="Calibri" w:cs="Times New Roman"/>
          <w:noProof/>
          <w:szCs w:val="24"/>
        </w:rPr>
        <w:t xml:space="preserve"> 336 (6089): 1661–63. doi:10.1126/science.1219992.</w:t>
      </w:r>
    </w:p>
    <w:p w14:paraId="3134E01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663F8F">
        <w:rPr>
          <w:rFonts w:ascii="Calibri" w:hAnsi="Calibri" w:cs="Times New Roman"/>
          <w:i/>
          <w:iCs/>
          <w:noProof/>
          <w:szCs w:val="24"/>
        </w:rPr>
        <w:t>PLoS ONE</w:t>
      </w:r>
      <w:r w:rsidRPr="00663F8F">
        <w:rPr>
          <w:rFonts w:ascii="Calibri" w:hAnsi="Calibri" w:cs="Times New Roman"/>
          <w:noProof/>
          <w:szCs w:val="24"/>
        </w:rPr>
        <w:t xml:space="preserve"> 9 (1). doi:10.1371/journal.pone.0087628.</w:t>
      </w:r>
    </w:p>
    <w:p w14:paraId="5484C05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5 (33): 12081–86. doi:10.1073/pnas.0804175105.</w:t>
      </w:r>
    </w:p>
    <w:p w14:paraId="03D2E2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4C598A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3 (19): 2633–35. doi:10.1093/bioinformatics/btm308.</w:t>
      </w:r>
    </w:p>
    <w:p w14:paraId="221C6A4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Buckler, Edward S, James B Holland, Peter J Bradbury, Charlotte B Acharya, Patrick J Brown, Chris Browne, Elhan Ersoz, et al. 2009. “The Genetic Architecture of Maize Flowering Time.”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714–18. doi:10.1126/science.1174276.</w:t>
      </w:r>
    </w:p>
    <w:p w14:paraId="3725A3E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663F8F">
        <w:rPr>
          <w:rFonts w:ascii="Calibri" w:hAnsi="Calibri" w:cs="Times New Roman"/>
          <w:i/>
          <w:iCs/>
          <w:noProof/>
          <w:szCs w:val="24"/>
        </w:rPr>
        <w:t>BMC Medical Genomics</w:t>
      </w:r>
      <w:r w:rsidRPr="00663F8F">
        <w:rPr>
          <w:rFonts w:ascii="Calibri" w:hAnsi="Calibri" w:cs="Times New Roman"/>
          <w:noProof/>
          <w:szCs w:val="24"/>
        </w:rPr>
        <w:t xml:space="preserve"> 7 (1): 48. doi:10.1186/1755-8794-7-48.</w:t>
      </w:r>
    </w:p>
    <w:p w14:paraId="3A0E59D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663F8F">
        <w:rPr>
          <w:rFonts w:ascii="Calibri" w:hAnsi="Calibri" w:cs="Times New Roman"/>
          <w:i/>
          <w:iCs/>
          <w:noProof/>
          <w:szCs w:val="24"/>
        </w:rPr>
        <w:t>Cell Systems</w:t>
      </w:r>
      <w:r w:rsidRPr="00663F8F">
        <w:rPr>
          <w:rFonts w:ascii="Calibri" w:hAnsi="Calibri" w:cs="Times New Roman"/>
          <w:noProof/>
          <w:szCs w:val="24"/>
        </w:rPr>
        <w:t xml:space="preserve"> 4 (1). Elsevier Inc.: 46–59.e4. doi:10.1016/j.cels.2016.10.014.</w:t>
      </w:r>
    </w:p>
    <w:p w14:paraId="539892E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663F8F">
        <w:rPr>
          <w:rFonts w:ascii="Calibri" w:hAnsi="Calibri" w:cs="Times New Roman"/>
          <w:i/>
          <w:iCs/>
          <w:noProof/>
          <w:szCs w:val="24"/>
        </w:rPr>
        <w:t>Genetics</w:t>
      </w:r>
      <w:r w:rsidRPr="00663F8F">
        <w:rPr>
          <w:rFonts w:ascii="Calibri" w:hAnsi="Calibri" w:cs="Times New Roman"/>
          <w:noProof/>
          <w:szCs w:val="24"/>
        </w:rPr>
        <w:t xml:space="preserve"> 172 (1): 557–67. doi:10.1534/genetics.104.038489.</w:t>
      </w:r>
    </w:p>
    <w:p w14:paraId="1F48519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663F8F">
        <w:rPr>
          <w:rFonts w:ascii="Calibri" w:hAnsi="Calibri" w:cs="Times New Roman"/>
          <w:i/>
          <w:iCs/>
          <w:noProof/>
          <w:szCs w:val="24"/>
        </w:rPr>
        <w:t>G3 (Bethesda, Md.)</w:t>
      </w:r>
      <w:r w:rsidRPr="00663F8F">
        <w:rPr>
          <w:rFonts w:ascii="Calibri" w:hAnsi="Calibri" w:cs="Times New Roman"/>
          <w:noProof/>
          <w:szCs w:val="24"/>
        </w:rPr>
        <w:t xml:space="preserve"> 4 (5): 805–12. doi:10.1534/g3.114.010686.</w:t>
      </w:r>
    </w:p>
    <w:p w14:paraId="346E744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663F8F">
        <w:rPr>
          <w:rFonts w:ascii="Calibri" w:hAnsi="Calibri" w:cs="Times New Roman"/>
          <w:i/>
          <w:iCs/>
          <w:noProof/>
          <w:szCs w:val="24"/>
        </w:rPr>
        <w:t>The Plant Cell</w:t>
      </w:r>
      <w:r w:rsidRPr="00663F8F">
        <w:rPr>
          <w:rFonts w:ascii="Calibri" w:hAnsi="Calibri" w:cs="Times New Roman"/>
          <w:noProof/>
          <w:szCs w:val="24"/>
        </w:rPr>
        <w:t xml:space="preserve"> 23 (3): 1061–81. doi:10.1105/tpc.110.079095.</w:t>
      </w:r>
    </w:p>
    <w:p w14:paraId="0C70B08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663F8F">
        <w:rPr>
          <w:rFonts w:ascii="Calibri" w:hAnsi="Calibri" w:cs="Times New Roman"/>
          <w:i/>
          <w:iCs/>
          <w:noProof/>
          <w:szCs w:val="24"/>
        </w:rPr>
        <w:t>Nature Genetics</w:t>
      </w:r>
      <w:r w:rsidRPr="00663F8F">
        <w:rPr>
          <w:rFonts w:ascii="Calibri" w:hAnsi="Calibri" w:cs="Times New Roman"/>
          <w:noProof/>
          <w:szCs w:val="24"/>
        </w:rPr>
        <w:t xml:space="preserve"> 44 (7). Nature Publishing Group: 803–7. doi:10.1038/ng.2313.</w:t>
      </w:r>
    </w:p>
    <w:p w14:paraId="5A2FE20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663F8F">
        <w:rPr>
          <w:rFonts w:ascii="Calibri" w:hAnsi="Calibri" w:cs="Times New Roman"/>
          <w:i/>
          <w:iCs/>
          <w:noProof/>
          <w:szCs w:val="24"/>
        </w:rPr>
        <w:t>Nature Genetics</w:t>
      </w:r>
      <w:r w:rsidRPr="00663F8F">
        <w:rPr>
          <w:rFonts w:ascii="Calibri" w:hAnsi="Calibri" w:cs="Times New Roman"/>
          <w:noProof/>
          <w:szCs w:val="24"/>
        </w:rPr>
        <w:t xml:space="preserve"> 38 (5): 594–97. doi:10.1038/ng1784.</w:t>
      </w:r>
    </w:p>
    <w:p w14:paraId="79FE59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663F8F">
        <w:rPr>
          <w:rFonts w:ascii="Calibri" w:hAnsi="Calibri" w:cs="Times New Roman"/>
          <w:i/>
          <w:iCs/>
          <w:noProof/>
          <w:szCs w:val="24"/>
        </w:rPr>
        <w:t>Plant Physiology</w:t>
      </w:r>
      <w:r w:rsidRPr="00663F8F">
        <w:rPr>
          <w:rFonts w:ascii="Calibri" w:hAnsi="Calibri" w:cs="Times New Roman"/>
          <w:noProof/>
          <w:szCs w:val="24"/>
        </w:rPr>
        <w:t xml:space="preserve"> 158 (2): 824–34. doi:10.1104/pp.111.185033.</w:t>
      </w:r>
    </w:p>
    <w:p w14:paraId="2DC880C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Davies, Laurie, and Ursula Gather. 2012. “The Identification of Multiple Outliers.” </w:t>
      </w:r>
      <w:r w:rsidRPr="00663F8F">
        <w:rPr>
          <w:rFonts w:ascii="Calibri" w:hAnsi="Calibri" w:cs="Times New Roman"/>
          <w:i/>
          <w:iCs/>
          <w:noProof/>
          <w:szCs w:val="24"/>
        </w:rPr>
        <w:t>Journal of the American Statistical Association</w:t>
      </w:r>
      <w:r w:rsidRPr="00663F8F">
        <w:rPr>
          <w:rFonts w:ascii="Calibri" w:hAnsi="Calibri" w:cs="Times New Roman"/>
          <w:noProof/>
          <w:szCs w:val="24"/>
        </w:rPr>
        <w:t>, February. Taylor &amp; Francis Group. http://www.tandfonline.com/doi/abs/10.1080/01621459.1993.10476339.</w:t>
      </w:r>
    </w:p>
    <w:p w14:paraId="0000B0F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Dongen, Stijn van. 2000. “MCL: A Cluster Algoithm for Graphs.” Center for Information Workshop.</w:t>
      </w:r>
    </w:p>
    <w:p w14:paraId="35913AA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663F8F">
        <w:rPr>
          <w:rFonts w:ascii="Calibri" w:hAnsi="Calibri" w:cs="Times New Roman"/>
          <w:i/>
          <w:iCs/>
          <w:noProof/>
          <w:szCs w:val="24"/>
        </w:rPr>
        <w:t>PloS One</w:t>
      </w:r>
      <w:r w:rsidRPr="00663F8F">
        <w:rPr>
          <w:rFonts w:ascii="Calibri" w:hAnsi="Calibri" w:cs="Times New Roman"/>
          <w:noProof/>
          <w:szCs w:val="24"/>
        </w:rPr>
        <w:t xml:space="preserve"> 6 (5): e19379. doi:10.1371/journal.pone.0019379.</w:t>
      </w:r>
    </w:p>
    <w:p w14:paraId="1F8349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663F8F">
        <w:rPr>
          <w:rFonts w:ascii="Calibri" w:hAnsi="Calibri" w:cs="Times New Roman"/>
          <w:i/>
          <w:iCs/>
          <w:noProof/>
          <w:szCs w:val="24"/>
        </w:rPr>
        <w:t>The Plant Cell</w:t>
      </w:r>
      <w:r w:rsidRPr="00663F8F">
        <w:rPr>
          <w:rFonts w:ascii="Calibri" w:hAnsi="Calibri" w:cs="Times New Roman"/>
          <w:noProof/>
          <w:szCs w:val="24"/>
        </w:rPr>
        <w:t xml:space="preserve"> 27 (October): tpc.15.00394. doi:10.1105/tpc.15.00394.</w:t>
      </w:r>
    </w:p>
    <w:p w14:paraId="0AA0A8B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Fu, Jingye, Fei Ren, Xuan Lu, Hongjie Mao, Meimei Xu, Jörg Degenhardt, Reuben J. Peters, and Qiang Wang. 2016. “A Tandem Array of </w:t>
      </w:r>
      <w:r w:rsidRPr="00663F8F">
        <w:rPr>
          <w:rFonts w:ascii="Calibri" w:hAnsi="Calibri" w:cs="Times New Roman"/>
          <w:i/>
          <w:iCs/>
          <w:noProof/>
          <w:szCs w:val="24"/>
        </w:rPr>
        <w:t>Ent</w:t>
      </w:r>
      <w:r w:rsidRPr="00663F8F">
        <w:rPr>
          <w:rFonts w:ascii="Calibri" w:hAnsi="Calibri" w:cs="Times New Roman"/>
          <w:noProof/>
          <w:szCs w:val="24"/>
        </w:rPr>
        <w:t xml:space="preserve"> -Kaurene Synthases in Maize with Roles in Gibberellin and More Specialized Metabolism.” </w:t>
      </w:r>
      <w:r w:rsidRPr="00663F8F">
        <w:rPr>
          <w:rFonts w:ascii="Calibri" w:hAnsi="Calibri" w:cs="Times New Roman"/>
          <w:i/>
          <w:iCs/>
          <w:noProof/>
          <w:szCs w:val="24"/>
        </w:rPr>
        <w:t>Plant Physiology</w:t>
      </w:r>
      <w:r w:rsidRPr="00663F8F">
        <w:rPr>
          <w:rFonts w:ascii="Calibri" w:hAnsi="Calibri" w:cs="Times New Roman"/>
          <w:noProof/>
          <w:szCs w:val="24"/>
        </w:rPr>
        <w:t xml:space="preserve"> 170 (2): 742–51. doi:10.1104/pp.15.01727.</w:t>
      </w:r>
    </w:p>
    <w:p w14:paraId="5074DA0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663F8F">
        <w:rPr>
          <w:rFonts w:ascii="Calibri" w:hAnsi="Calibri" w:cs="Times New Roman"/>
          <w:i/>
          <w:iCs/>
          <w:noProof/>
          <w:szCs w:val="24"/>
        </w:rPr>
        <w:t>PLoS Genetics</w:t>
      </w:r>
      <w:r w:rsidRPr="00663F8F">
        <w:rPr>
          <w:rFonts w:ascii="Calibri" w:hAnsi="Calibri" w:cs="Times New Roman"/>
          <w:noProof/>
          <w:szCs w:val="24"/>
        </w:rPr>
        <w:t xml:space="preserve"> 2 (8). Public Library of Science: e130. doi:10.1371/journal.pgen.0020130.</w:t>
      </w:r>
    </w:p>
    <w:p w14:paraId="2DDD3A2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ore, Michael a, Jer-Ming Chia, Robert J Elshire, Qi Sun, Elhan S Ersoz, Bonnie L Hurwitz, Jason a Peiffer, et al. 2009. “A First-Generation Haplotype Map of Maize.” </w:t>
      </w:r>
      <w:r w:rsidRPr="00663F8F">
        <w:rPr>
          <w:rFonts w:ascii="Calibri" w:hAnsi="Calibri" w:cs="Times New Roman"/>
          <w:i/>
          <w:iCs/>
          <w:noProof/>
          <w:szCs w:val="24"/>
        </w:rPr>
        <w:t>Science (New York, N.Y.)</w:t>
      </w:r>
      <w:r w:rsidRPr="00663F8F">
        <w:rPr>
          <w:rFonts w:ascii="Calibri" w:hAnsi="Calibri" w:cs="Times New Roman"/>
          <w:noProof/>
          <w:szCs w:val="24"/>
        </w:rPr>
        <w:t xml:space="preserve"> 326 (5956): 1115–17. doi:10.1126/science.1177837.</w:t>
      </w:r>
    </w:p>
    <w:p w14:paraId="1B0D9EF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Guerinot, Mary Lou, and David E Salt. 2017. “Fortified Foods and Phytoremediation . Two Sides of the Same Coin 1” 3755.</w:t>
      </w:r>
    </w:p>
    <w:p w14:paraId="749798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arris, M a, J Clark, a Ireland, J Lomax, M Ashburner, R Foulger, K Eilbeck, et al. 2004. “The Gene Ontology (GO) Database and Informatics Resource.” </w:t>
      </w:r>
      <w:r w:rsidRPr="00663F8F">
        <w:rPr>
          <w:rFonts w:ascii="Calibri" w:hAnsi="Calibri" w:cs="Times New Roman"/>
          <w:i/>
          <w:iCs/>
          <w:noProof/>
          <w:szCs w:val="24"/>
        </w:rPr>
        <w:t>Nucleic Acids Research</w:t>
      </w:r>
      <w:r w:rsidRPr="00663F8F">
        <w:rPr>
          <w:rFonts w:ascii="Calibri" w:hAnsi="Calibri" w:cs="Times New Roman"/>
          <w:noProof/>
          <w:szCs w:val="24"/>
        </w:rPr>
        <w:t xml:space="preserve"> 32 (Database issue): D258-61. doi:10.1093/nar/gkh036.</w:t>
      </w:r>
    </w:p>
    <w:p w14:paraId="76C290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663F8F">
        <w:rPr>
          <w:rFonts w:ascii="Calibri" w:hAnsi="Calibri" w:cs="Times New Roman"/>
          <w:i/>
          <w:iCs/>
          <w:noProof/>
          <w:szCs w:val="24"/>
        </w:rPr>
        <w:t>The Plant Cell</w:t>
      </w:r>
      <w:r w:rsidRPr="00663F8F">
        <w:rPr>
          <w:rFonts w:ascii="Calibri" w:hAnsi="Calibri" w:cs="Times New Roman"/>
          <w:noProof/>
          <w:szCs w:val="24"/>
        </w:rPr>
        <w:t xml:space="preserve"> 26 (1): 121–35. doi:10.1105/tpc.113.119982.</w:t>
      </w:r>
    </w:p>
    <w:p w14:paraId="2140103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663F8F">
        <w:rPr>
          <w:rFonts w:ascii="Calibri" w:hAnsi="Calibri" w:cs="Times New Roman"/>
          <w:i/>
          <w:iCs/>
          <w:noProof/>
          <w:szCs w:val="24"/>
        </w:rPr>
        <w:t>Heredity</w:t>
      </w:r>
      <w:r w:rsidRPr="00663F8F">
        <w:rPr>
          <w:rFonts w:ascii="Calibri" w:hAnsi="Calibri" w:cs="Times New Roman"/>
          <w:noProof/>
          <w:szCs w:val="24"/>
        </w:rPr>
        <w:t xml:space="preserve"> 108 (5): 490–99. doi:10.1038/hdy.2011.103.</w:t>
      </w:r>
    </w:p>
    <w:p w14:paraId="31BA3E7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663F8F">
        <w:rPr>
          <w:rFonts w:ascii="Calibri" w:hAnsi="Calibri" w:cs="Times New Roman"/>
          <w:i/>
          <w:iCs/>
          <w:noProof/>
          <w:szCs w:val="24"/>
        </w:rPr>
        <w:t>Plant Journal</w:t>
      </w:r>
      <w:r w:rsidRPr="00663F8F">
        <w:rPr>
          <w:rFonts w:ascii="Calibri" w:hAnsi="Calibri" w:cs="Times New Roman"/>
          <w:noProof/>
          <w:szCs w:val="24"/>
        </w:rPr>
        <w:t xml:space="preserve"> 43 (1): 107–17. doi:10.1111/j.1365-313X.2005.02431.x.</w:t>
      </w:r>
    </w:p>
    <w:p w14:paraId="50FBD93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Koch, Evan, Mickey Ristroph, and Mark Kirkpatrick. 2013. “Long Range Linkage Disequilibrium across the Human Genome” 8 (12). doi:10.1371/journal.pone.0080754.</w:t>
      </w:r>
    </w:p>
    <w:p w14:paraId="68C9C9D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63–68. doi:10.1038/ng.747.</w:t>
      </w:r>
    </w:p>
    <w:p w14:paraId="2051C87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1 (11): 1854–68. doi:10.1093/pcp/pcq153.</w:t>
      </w:r>
    </w:p>
    <w:p w14:paraId="7C83C13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Heng, and Richard Durbin. 2009. “Fast and Accurate Short Read Alignment with Burrows-Wheeler Transform.”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5 (14): 1754–60. doi:10.1093/bioinformatics/btp324.</w:t>
      </w:r>
    </w:p>
    <w:p w14:paraId="659821D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663F8F">
        <w:rPr>
          <w:rFonts w:ascii="Calibri" w:hAnsi="Calibri" w:cs="Times New Roman"/>
          <w:i/>
          <w:iCs/>
          <w:noProof/>
          <w:szCs w:val="24"/>
        </w:rPr>
        <w:t>BMC Bioinformatics</w:t>
      </w:r>
      <w:r w:rsidRPr="00663F8F">
        <w:rPr>
          <w:rFonts w:ascii="Calibri" w:hAnsi="Calibri" w:cs="Times New Roman"/>
          <w:noProof/>
          <w:szCs w:val="24"/>
        </w:rPr>
        <w:t xml:space="preserve"> 9 (1). BioMed Central: 398. doi:10.1186/1471-2105-9-398.</w:t>
      </w:r>
    </w:p>
    <w:p w14:paraId="1857EE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ndgreen, Stinus. 2012. “AdapterRemoval: Easy Cleaning of next-Generation Sequencing Reads.” </w:t>
      </w:r>
      <w:r w:rsidRPr="00663F8F">
        <w:rPr>
          <w:rFonts w:ascii="Calibri" w:hAnsi="Calibri" w:cs="Times New Roman"/>
          <w:i/>
          <w:iCs/>
          <w:noProof/>
          <w:szCs w:val="24"/>
        </w:rPr>
        <w:t>BMC Research Notes</w:t>
      </w:r>
      <w:r w:rsidRPr="00663F8F">
        <w:rPr>
          <w:rFonts w:ascii="Calibri" w:hAnsi="Calibri" w:cs="Times New Roman"/>
          <w:noProof/>
          <w:szCs w:val="24"/>
        </w:rPr>
        <w:t xml:space="preserve"> 5 (1): 337. doi:10.1186/1756-0500-5-337.</w:t>
      </w:r>
    </w:p>
    <w:p w14:paraId="0072292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lastRenderedPageBreak/>
        <w:t xml:space="preserve">Louwers, Marieke, Rechien Bader, Max Haring, Roel van Driel, Wouter de Laat, and Maike Stam. 2009. “Tissue- and Expression Level-Specific Chromatin Looping at Maize b1 Epialleles.” </w:t>
      </w:r>
      <w:r w:rsidRPr="00663F8F">
        <w:rPr>
          <w:rFonts w:ascii="Calibri" w:hAnsi="Calibri" w:cs="Times New Roman"/>
          <w:i/>
          <w:iCs/>
          <w:noProof/>
          <w:szCs w:val="24"/>
        </w:rPr>
        <w:t>The Plant Cell</w:t>
      </w:r>
      <w:r w:rsidRPr="00663F8F">
        <w:rPr>
          <w:rFonts w:ascii="Calibri" w:hAnsi="Calibri" w:cs="Times New Roman"/>
          <w:noProof/>
          <w:szCs w:val="24"/>
        </w:rPr>
        <w:t xml:space="preserve"> 21 (3): 832–42. doi:10.1105/tpc.108.064329.</w:t>
      </w:r>
    </w:p>
    <w:p w14:paraId="36A1E42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663F8F">
        <w:rPr>
          <w:rFonts w:ascii="Calibri" w:hAnsi="Calibri" w:cs="Times New Roman"/>
          <w:i/>
          <w:iCs/>
          <w:noProof/>
          <w:szCs w:val="24"/>
        </w:rPr>
        <w:t>Plant Journal</w:t>
      </w:r>
      <w:r w:rsidRPr="00663F8F">
        <w:rPr>
          <w:rFonts w:ascii="Calibri" w:hAnsi="Calibri" w:cs="Times New Roman"/>
          <w:noProof/>
          <w:szCs w:val="24"/>
        </w:rPr>
        <w:t xml:space="preserve"> 64 (5): 753–63. doi:10.1111/j.1365-313X.2010.04366.x.</w:t>
      </w:r>
    </w:p>
    <w:p w14:paraId="7BBBB43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AAAS: 737–40. doi:10.1126/science.1174320.</w:t>
      </w:r>
    </w:p>
    <w:p w14:paraId="6AFCAE4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663F8F">
        <w:rPr>
          <w:rFonts w:ascii="Calibri" w:hAnsi="Calibri" w:cs="Times New Roman"/>
          <w:i/>
          <w:iCs/>
          <w:noProof/>
          <w:szCs w:val="24"/>
        </w:rPr>
        <w:t>Plant &amp; Cell Physiology</w:t>
      </w:r>
      <w:r w:rsidRPr="00663F8F">
        <w:rPr>
          <w:rFonts w:ascii="Calibri" w:hAnsi="Calibri" w:cs="Times New Roman"/>
          <w:noProof/>
          <w:szCs w:val="24"/>
        </w:rPr>
        <w:t xml:space="preserve"> 52 (5): 785–803. doi:10.1093/pcp/pcr035.</w:t>
      </w:r>
    </w:p>
    <w:p w14:paraId="7AB73BB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663F8F">
        <w:rPr>
          <w:rFonts w:ascii="Calibri" w:hAnsi="Calibri" w:cs="Times New Roman"/>
          <w:i/>
          <w:iCs/>
          <w:noProof/>
          <w:szCs w:val="24"/>
        </w:rPr>
        <w:t>The Plant Genome</w:t>
      </w:r>
      <w:r w:rsidRPr="00663F8F">
        <w:rPr>
          <w:rFonts w:ascii="Calibri" w:hAnsi="Calibri" w:cs="Times New Roman"/>
          <w:noProof/>
          <w:szCs w:val="24"/>
        </w:rPr>
        <w:t xml:space="preserve"> 6 (1): 0. doi:10.3835/plantgenome2012.09.0025.</w:t>
      </w:r>
    </w:p>
    <w:p w14:paraId="627A34B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2 (7): 2442–47. doi:10.1073/pnas.0409804102.</w:t>
      </w:r>
    </w:p>
    <w:p w14:paraId="05463A7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5 (1): e6–e6. doi:10.1093/pcp/pct178.</w:t>
      </w:r>
    </w:p>
    <w:p w14:paraId="723D87B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663F8F">
        <w:rPr>
          <w:rFonts w:ascii="Calibri" w:hAnsi="Calibri" w:cs="Times New Roman"/>
          <w:i/>
          <w:iCs/>
          <w:noProof/>
          <w:szCs w:val="24"/>
        </w:rPr>
        <w:t>DNA Research : An International Journal for Rapid Publication of Reports on Genes and Genomes</w:t>
      </w:r>
      <w:r w:rsidRPr="00663F8F">
        <w:rPr>
          <w:rFonts w:ascii="Calibri" w:hAnsi="Calibri" w:cs="Times New Roman"/>
          <w:noProof/>
          <w:szCs w:val="24"/>
        </w:rPr>
        <w:t xml:space="preserve"> 17 (2): 105–16. doi:10.1093/dnares/dsq002.</w:t>
      </w:r>
    </w:p>
    <w:p w14:paraId="3D8DA42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663F8F">
        <w:rPr>
          <w:rFonts w:ascii="Calibri" w:hAnsi="Calibri" w:cs="Times New Roman"/>
          <w:i/>
          <w:iCs/>
          <w:noProof/>
          <w:szCs w:val="24"/>
        </w:rPr>
        <w:t>Genetics</w:t>
      </w:r>
      <w:r w:rsidRPr="00663F8F">
        <w:rPr>
          <w:rFonts w:ascii="Calibri" w:hAnsi="Calibri" w:cs="Times New Roman"/>
          <w:noProof/>
          <w:szCs w:val="24"/>
        </w:rPr>
        <w:t>, February. doi:10.1534/genetics.113.159152.</w:t>
      </w:r>
    </w:p>
    <w:p w14:paraId="7DDEFFB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F0545B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16 (2). Nature Publishing Group: 85–97. doi:10.1038/nrg3868.</w:t>
      </w:r>
    </w:p>
    <w:p w14:paraId="3850010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663F8F">
        <w:rPr>
          <w:rFonts w:ascii="Calibri" w:hAnsi="Calibri" w:cs="Times New Roman"/>
          <w:i/>
          <w:iCs/>
          <w:noProof/>
          <w:szCs w:val="24"/>
        </w:rPr>
        <w:t>Journal of Biological Chemistry</w:t>
      </w:r>
      <w:r w:rsidRPr="00663F8F">
        <w:rPr>
          <w:rFonts w:ascii="Calibri" w:hAnsi="Calibri" w:cs="Times New Roman"/>
          <w:noProof/>
          <w:szCs w:val="24"/>
        </w:rPr>
        <w:t xml:space="preserve"> 287 (25): 21406–15. doi:10.1074/jbc.M112.370213.</w:t>
      </w:r>
    </w:p>
    <w:p w14:paraId="70434B8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arkar, Neelam K., Yeon-Ki Kim, and Anil Grover. 2014. “Coexpression Network Analysis Associated with </w:t>
      </w:r>
      <w:r w:rsidRPr="00663F8F">
        <w:rPr>
          <w:rFonts w:ascii="Calibri" w:hAnsi="Calibri" w:cs="Times New Roman"/>
          <w:noProof/>
          <w:szCs w:val="24"/>
        </w:rPr>
        <w:lastRenderedPageBreak/>
        <w:t xml:space="preserve">Call of Rice Seedlings for Encountering Heat Stress.” </w:t>
      </w:r>
      <w:r w:rsidRPr="00663F8F">
        <w:rPr>
          <w:rFonts w:ascii="Calibri" w:hAnsi="Calibri" w:cs="Times New Roman"/>
          <w:i/>
          <w:iCs/>
          <w:noProof/>
          <w:szCs w:val="24"/>
        </w:rPr>
        <w:t>Plant Molecular Biology</w:t>
      </w:r>
      <w:r w:rsidRPr="00663F8F">
        <w:rPr>
          <w:rFonts w:ascii="Calibri" w:hAnsi="Calibri" w:cs="Times New Roman"/>
          <w:noProof/>
          <w:szCs w:val="24"/>
        </w:rPr>
        <w:t xml:space="preserve"> 84 (1–2): 125–43. doi:10.1007/s11103-013-0123-3.</w:t>
      </w:r>
    </w:p>
    <w:p w14:paraId="60B5041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doi:10.1371/journal.pone.0099193.</w:t>
      </w:r>
    </w:p>
    <w:p w14:paraId="1B6A80A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J.-M. Michno, and C.L. Myers. 2016. “Unraveling Gene Function in Agricultural Species Using Gene Co-Expression Networks.” </w:t>
      </w:r>
      <w:r w:rsidRPr="00663F8F">
        <w:rPr>
          <w:rFonts w:ascii="Calibri" w:hAnsi="Calibri" w:cs="Times New Roman"/>
          <w:i/>
          <w:iCs/>
          <w:noProof/>
          <w:szCs w:val="24"/>
        </w:rPr>
        <w:t>Biochimica et Biophysica Acta - Gene Regulatory Mechanisms</w:t>
      </w:r>
      <w:r w:rsidRPr="00663F8F">
        <w:rPr>
          <w:rFonts w:ascii="Calibri" w:hAnsi="Calibri" w:cs="Times New Roman"/>
          <w:noProof/>
          <w:szCs w:val="24"/>
        </w:rPr>
        <w:t>. doi:10.1016/j.bbagrm.2016.07.016.</w:t>
      </w:r>
    </w:p>
    <w:p w14:paraId="5FD67D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99193. doi:10.1371/journal.pone.0099193.</w:t>
      </w:r>
    </w:p>
    <w:p w14:paraId="42999AD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663F8F">
        <w:rPr>
          <w:rFonts w:ascii="Calibri" w:hAnsi="Calibri" w:cs="Times New Roman"/>
          <w:i/>
          <w:iCs/>
          <w:noProof/>
          <w:szCs w:val="24"/>
        </w:rPr>
        <w:t>PLoS ONE</w:t>
      </w:r>
      <w:r w:rsidRPr="00663F8F">
        <w:rPr>
          <w:rFonts w:ascii="Calibri" w:hAnsi="Calibri" w:cs="Times New Roman"/>
          <w:noProof/>
          <w:szCs w:val="24"/>
        </w:rPr>
        <w:t xml:space="preserve"> 9 (6). Public Library of Science: 99193. doi:10.1371/journal.pone.0099193.</w:t>
      </w:r>
    </w:p>
    <w:p w14:paraId="19D660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663F8F">
        <w:rPr>
          <w:rFonts w:ascii="Calibri" w:hAnsi="Calibri" w:cs="Times New Roman"/>
          <w:i/>
          <w:iCs/>
          <w:noProof/>
          <w:szCs w:val="24"/>
        </w:rPr>
        <w:t>Nature Protocols</w:t>
      </w:r>
      <w:r w:rsidRPr="00663F8F">
        <w:rPr>
          <w:rFonts w:ascii="Calibri" w:hAnsi="Calibri" w:cs="Times New Roman"/>
          <w:noProof/>
          <w:szCs w:val="24"/>
        </w:rPr>
        <w:t xml:space="preserve"> 9 (5): 1056–82. doi:10.1038/nprot.2014.063.</w:t>
      </w:r>
    </w:p>
    <w:p w14:paraId="5045EC9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663F8F">
        <w:rPr>
          <w:rFonts w:ascii="Calibri" w:hAnsi="Calibri" w:cs="Times New Roman"/>
          <w:i/>
          <w:iCs/>
          <w:noProof/>
          <w:szCs w:val="24"/>
        </w:rPr>
        <w:t>The Plant Genome</w:t>
      </w:r>
      <w:r w:rsidRPr="00663F8F">
        <w:rPr>
          <w:rFonts w:ascii="Calibri" w:hAnsi="Calibri" w:cs="Times New Roman"/>
          <w:noProof/>
          <w:szCs w:val="24"/>
        </w:rPr>
        <w:t>, no. 608: 314–62. doi:10.3835/plantgenome2015.04.0025.</w:t>
      </w:r>
    </w:p>
    <w:p w14:paraId="2592FA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9 (29). doi:10.1073/pnas.1201961109.</w:t>
      </w:r>
    </w:p>
    <w:p w14:paraId="12A5EA2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663F8F">
        <w:rPr>
          <w:rFonts w:ascii="Calibri" w:hAnsi="Calibri" w:cs="Times New Roman"/>
          <w:i/>
          <w:iCs/>
          <w:noProof/>
          <w:szCs w:val="24"/>
        </w:rPr>
        <w:t>PNAS</w:t>
      </w:r>
      <w:r w:rsidRPr="00663F8F">
        <w:rPr>
          <w:rFonts w:ascii="Calibri" w:hAnsi="Calibri" w:cs="Times New Roman"/>
          <w:noProof/>
          <w:szCs w:val="24"/>
        </w:rPr>
        <w:t xml:space="preserve"> 109 (29). National Acad Sciences: 11878–83. doi:10.1073/pnas.1201961109/-/DCSupplemental.www.pnas.org/cgi/doi/10.1073/pnas.1201961109.</w:t>
      </w:r>
    </w:p>
    <w:p w14:paraId="021490B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663F8F">
        <w:rPr>
          <w:rFonts w:ascii="Calibri" w:hAnsi="Calibri" w:cs="Times New Roman"/>
          <w:i/>
          <w:iCs/>
          <w:noProof/>
          <w:szCs w:val="24"/>
        </w:rPr>
        <w:t>The Plant Journal</w:t>
      </w:r>
      <w:r w:rsidRPr="00663F8F">
        <w:rPr>
          <w:rFonts w:ascii="Calibri" w:hAnsi="Calibri" w:cs="Times New Roman"/>
          <w:noProof/>
          <w:szCs w:val="24"/>
        </w:rPr>
        <w:t>. doi:10.1046/j.1365-313X.1995.8060907.x.</w:t>
      </w:r>
    </w:p>
    <w:p w14:paraId="6A009F4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4EC89F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663F8F">
        <w:rPr>
          <w:rFonts w:ascii="Calibri" w:hAnsi="Calibri" w:cs="Times New Roman"/>
          <w:i/>
          <w:iCs/>
          <w:noProof/>
          <w:szCs w:val="24"/>
        </w:rPr>
        <w:t xml:space="preserve">Nature </w:t>
      </w:r>
      <w:r w:rsidRPr="00663F8F">
        <w:rPr>
          <w:rFonts w:ascii="Calibri" w:hAnsi="Calibri" w:cs="Times New Roman"/>
          <w:i/>
          <w:iCs/>
          <w:noProof/>
          <w:szCs w:val="24"/>
        </w:rPr>
        <w:lastRenderedPageBreak/>
        <w:t>Genetics</w:t>
      </w:r>
      <w:r w:rsidRPr="00663F8F">
        <w:rPr>
          <w:rFonts w:ascii="Calibri" w:hAnsi="Calibri" w:cs="Times New Roman"/>
          <w:noProof/>
          <w:szCs w:val="24"/>
        </w:rPr>
        <w:t xml:space="preserve"> 43 (2): 159–62. doi:10.1038/ng.746.</w:t>
      </w:r>
    </w:p>
    <w:p w14:paraId="7174D72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USDA. 2016. “Crop Production 2015 Summary.”</w:t>
      </w:r>
    </w:p>
    <w:p w14:paraId="2A6E4B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Valdar, William, Christopher C Holmes, Richard Mott, and Jonathan Flint. 2009. “Mapping in Structured Populations by Resample Model Averaging.” </w:t>
      </w:r>
      <w:r w:rsidRPr="00663F8F">
        <w:rPr>
          <w:rFonts w:ascii="Calibri" w:hAnsi="Calibri" w:cs="Times New Roman"/>
          <w:i/>
          <w:iCs/>
          <w:noProof/>
          <w:szCs w:val="24"/>
        </w:rPr>
        <w:t>Genetics</w:t>
      </w:r>
      <w:r w:rsidRPr="00663F8F">
        <w:rPr>
          <w:rFonts w:ascii="Calibri" w:hAnsi="Calibri" w:cs="Times New Roman"/>
          <w:noProof/>
          <w:szCs w:val="24"/>
        </w:rPr>
        <w:t xml:space="preserve"> 182 (4): 1263–77. doi:10.1534/genetics.109.100727.</w:t>
      </w:r>
    </w:p>
    <w:p w14:paraId="645FF66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663F8F">
        <w:rPr>
          <w:rFonts w:ascii="Calibri" w:hAnsi="Calibri" w:cs="Times New Roman"/>
          <w:i/>
          <w:iCs/>
          <w:noProof/>
          <w:szCs w:val="24"/>
        </w:rPr>
        <w:t>PLoS Genetics</w:t>
      </w:r>
      <w:r w:rsidRPr="00663F8F">
        <w:rPr>
          <w:rFonts w:ascii="Calibri" w:hAnsi="Calibri" w:cs="Times New Roman"/>
          <w:noProof/>
          <w:szCs w:val="24"/>
        </w:rPr>
        <w:t xml:space="preserve"> 10 (12). Public Library of Science: e1004845. doi:10.1371/journal.pgen.1004845.</w:t>
      </w:r>
    </w:p>
    <w:p w14:paraId="507DC1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663F8F">
        <w:rPr>
          <w:rFonts w:ascii="Calibri" w:hAnsi="Calibri" w:cs="Times New Roman"/>
          <w:i/>
          <w:iCs/>
          <w:noProof/>
          <w:szCs w:val="24"/>
        </w:rPr>
        <w:t>The Plant Cell Online</w:t>
      </w:r>
      <w:r w:rsidRPr="00663F8F">
        <w:rPr>
          <w:rFonts w:ascii="Calibri" w:hAnsi="Calibri" w:cs="Times New Roman"/>
          <w:noProof/>
          <w:szCs w:val="24"/>
        </w:rPr>
        <w:t xml:space="preserve"> 21 (4): 1053–69. doi:10.1105/tpc.109.065714.</w:t>
      </w:r>
    </w:p>
    <w:p w14:paraId="038118F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663F8F">
        <w:rPr>
          <w:rFonts w:ascii="Calibri" w:hAnsi="Calibri" w:cs="Times New Roman"/>
          <w:i/>
          <w:iCs/>
          <w:noProof/>
          <w:szCs w:val="24"/>
        </w:rPr>
        <w:t>Developmental Cell</w:t>
      </w:r>
      <w:r w:rsidRPr="00663F8F">
        <w:rPr>
          <w:rFonts w:ascii="Calibri" w:hAnsi="Calibri" w:cs="Times New Roman"/>
          <w:noProof/>
          <w:szCs w:val="24"/>
        </w:rPr>
        <w:t xml:space="preserve"> 37 (2): 190–200. doi:10.1016/j.devcel.2016.03.022.</w:t>
      </w:r>
    </w:p>
    <w:p w14:paraId="0AA76B6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nkler, Rodney G, and Michael Freeling. 1994. “Physiological Genetics of the Dominant Gibberellin-Nonresponsive Maize Dwarfs, Dwart8 and Dwart9.” </w:t>
      </w:r>
      <w:r w:rsidRPr="00663F8F">
        <w:rPr>
          <w:rFonts w:ascii="Calibri" w:hAnsi="Calibri" w:cs="Times New Roman"/>
          <w:i/>
          <w:iCs/>
          <w:noProof/>
          <w:szCs w:val="24"/>
        </w:rPr>
        <w:t>Planta</w:t>
      </w:r>
      <w:r w:rsidRPr="00663F8F">
        <w:rPr>
          <w:rFonts w:ascii="Calibri" w:hAnsi="Calibri" w:cs="Times New Roman"/>
          <w:noProof/>
          <w:szCs w:val="24"/>
        </w:rPr>
        <w:t xml:space="preserve"> 193: 341–48. doi:10.1007/BF00201811.</w:t>
      </w:r>
    </w:p>
    <w:p w14:paraId="53CF7C8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663F8F">
        <w:rPr>
          <w:rFonts w:ascii="Calibri" w:hAnsi="Calibri" w:cs="Times New Roman"/>
          <w:i/>
          <w:iCs/>
          <w:noProof/>
          <w:szCs w:val="24"/>
        </w:rPr>
        <w:t>BMC Bioinformatics</w:t>
      </w:r>
      <w:r w:rsidRPr="00663F8F">
        <w:rPr>
          <w:rFonts w:ascii="Calibri" w:hAnsi="Calibri" w:cs="Times New Roman"/>
          <w:noProof/>
          <w:szCs w:val="24"/>
        </w:rPr>
        <w:t xml:space="preserve"> 6 (January): 227. doi:10.1186/1471-2105-6-227.</w:t>
      </w:r>
    </w:p>
    <w:p w14:paraId="59E8E61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ray, Gregory A. 2007. “The Evolutionary Significance of Cis-Regulatory Muta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8 (3). Nature Publishing Group: 206–16. doi:10.1038/nrg2063.</w:t>
      </w:r>
    </w:p>
    <w:p w14:paraId="56CED54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663F8F">
        <w:rPr>
          <w:rFonts w:ascii="Calibri" w:hAnsi="Calibri" w:cs="Times New Roman"/>
          <w:i/>
          <w:iCs/>
          <w:noProof/>
          <w:szCs w:val="24"/>
        </w:rPr>
        <w:t>BMC Genomics</w:t>
      </w:r>
      <w:r w:rsidRPr="00663F8F">
        <w:rPr>
          <w:rFonts w:ascii="Calibri" w:hAnsi="Calibri" w:cs="Times New Roman"/>
          <w:noProof/>
          <w:szCs w:val="24"/>
        </w:rPr>
        <w:t xml:space="preserve"> 14 (1): 27. doi:10.1186/1471-2164-14-27.</w:t>
      </w:r>
    </w:p>
    <w:p w14:paraId="57D98426" w14:textId="77777777" w:rsidR="00663F8F" w:rsidRPr="00663F8F" w:rsidRDefault="00663F8F" w:rsidP="00663F8F">
      <w:pPr>
        <w:widowControl w:val="0"/>
        <w:autoSpaceDE w:val="0"/>
        <w:autoSpaceDN w:val="0"/>
        <w:adjustRightInd w:val="0"/>
        <w:spacing w:line="240" w:lineRule="auto"/>
        <w:ind w:left="480" w:hanging="480"/>
        <w:rPr>
          <w:rFonts w:ascii="Calibri" w:hAnsi="Calibri"/>
          <w:noProof/>
        </w:rPr>
      </w:pPr>
      <w:r w:rsidRPr="00663F8F">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663F8F">
        <w:rPr>
          <w:rFonts w:ascii="Calibri" w:hAnsi="Calibri" w:cs="Times New Roman"/>
          <w:i/>
          <w:iCs/>
          <w:noProof/>
          <w:szCs w:val="24"/>
        </w:rPr>
        <w:t>bioRxiv</w:t>
      </w:r>
      <w:r w:rsidRPr="00663F8F">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42" w:name="_Ref447013206"/>
      <w:r>
        <w:t xml:space="preserve">Supp. </w:t>
      </w:r>
      <w:r w:rsidR="00DB7771">
        <w:t>Fig</w:t>
      </w:r>
      <w:r w:rsidR="0077751E">
        <w:t xml:space="preserve">. </w:t>
      </w:r>
      <w:r>
        <w:t>1</w:t>
      </w:r>
      <w:bookmarkEnd w:id="42"/>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w:t>
      </w:r>
      <w:r w:rsidRPr="0089736C">
        <w:lastRenderedPageBreak/>
        <w:t>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43" w:name="_Ref447013895"/>
      <w:r>
        <w:t xml:space="preserve">Supp. </w:t>
      </w:r>
      <w:r w:rsidR="00DB7771">
        <w:t>Fig</w:t>
      </w:r>
      <w:r w:rsidR="0077751E">
        <w:t>.</w:t>
      </w:r>
      <w:r>
        <w:t xml:space="preserve"> 2</w:t>
      </w:r>
      <w:bookmarkEnd w:id="43"/>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44" w:name="_Ref447015478"/>
      <w:r>
        <w:t>Supp. Fig</w:t>
      </w:r>
      <w:r w:rsidR="00412AFA">
        <w:t>.</w:t>
      </w:r>
      <w:r>
        <w:t xml:space="preserve"> 3</w:t>
      </w:r>
      <w:bookmarkEnd w:id="44"/>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45" w:name="_Ref447187909"/>
      <w:r>
        <w:t>Supp. Fig. 4</w:t>
      </w:r>
      <w:bookmarkEnd w:id="45"/>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46" w:name="_Ref470857301"/>
      <w:r>
        <w:lastRenderedPageBreak/>
        <w:t>Supp. Fig. 5</w:t>
      </w:r>
      <w:bookmarkEnd w:id="46"/>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47" w:name="_Ref481678956"/>
      <w:r>
        <w:t>Supp. Figure 6</w:t>
      </w:r>
      <w:bookmarkEnd w:id="47"/>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48" w:name="_Ref463332505"/>
      <w:r>
        <w:t>Supp</w:t>
      </w:r>
      <w:r w:rsidR="000A7CE0">
        <w:t>.</w:t>
      </w:r>
      <w:r>
        <w:t xml:space="preserve"> File 1</w:t>
      </w:r>
      <w:bookmarkEnd w:id="48"/>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49" w:name="_Ref479246505"/>
      <w:r>
        <w:t>Supp. Table 1</w:t>
      </w:r>
      <w:bookmarkEnd w:id="49"/>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50" w:name="_Ref483825641"/>
      <w:r>
        <w:lastRenderedPageBreak/>
        <w:t>Supp. Table 2</w:t>
      </w:r>
      <w:bookmarkEnd w:id="50"/>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51" w:name="_Ref494793753"/>
      <w:r>
        <w:t>Supp. Table 3</w:t>
      </w:r>
      <w:bookmarkEnd w:id="51"/>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52" w:name="_Ref479248756"/>
      <w:r>
        <w:t>Supp. Table</w:t>
      </w:r>
      <w:r w:rsidR="00415A2E">
        <w:t xml:space="preserve"> 4</w:t>
      </w:r>
      <w:bookmarkEnd w:id="52"/>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53" w:name="_Ref479162360"/>
      <w:bookmarkStart w:id="54" w:name="_Ref479250924"/>
      <w:r>
        <w:t>Supp. Table</w:t>
      </w:r>
      <w:r w:rsidR="00D419A5">
        <w:t xml:space="preserve"> 5</w:t>
      </w:r>
      <w:bookmarkEnd w:id="53"/>
      <w:bookmarkEnd w:id="54"/>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55" w:name="_Ref480187199"/>
      <w:r>
        <w:t>Supp. Table</w:t>
      </w:r>
      <w:r w:rsidR="00D419A5">
        <w:t xml:space="preserve"> 6</w:t>
      </w:r>
      <w:bookmarkEnd w:id="55"/>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w:t>
      </w:r>
      <w:r w:rsidR="00D04EE5">
        <w:lastRenderedPageBreak/>
        <w:t>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56" w:name="_Ref486516422"/>
      <w:r>
        <w:t>Supp. Table</w:t>
      </w:r>
      <w:r w:rsidR="00D419A5">
        <w:t xml:space="preserve"> 7</w:t>
      </w:r>
      <w:bookmarkEnd w:id="56"/>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57" w:name="_Ref486581168"/>
      <w:r>
        <w:t>Supp. Table</w:t>
      </w:r>
      <w:r w:rsidR="00D419A5">
        <w:t xml:space="preserve"> 8</w:t>
      </w:r>
      <w:bookmarkEnd w:id="57"/>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58" w:name="_Ref479316734"/>
      <w:bookmarkStart w:id="59" w:name="_Ref486000980"/>
      <w:r>
        <w:t>Supp. Table</w:t>
      </w:r>
      <w:r w:rsidR="00D419A5">
        <w:t xml:space="preserve"> 9</w:t>
      </w:r>
      <w:bookmarkEnd w:id="58"/>
      <w:bookmarkEnd w:id="59"/>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60" w:name="_Ref481755630"/>
      <w:bookmarkStart w:id="61" w:name="_Ref483912443"/>
      <w:bookmarkStart w:id="62" w:name="_Ref486581620"/>
      <w:r>
        <w:t>Supp. Table</w:t>
      </w:r>
      <w:r w:rsidR="00D419A5">
        <w:t xml:space="preserve"> 10</w:t>
      </w:r>
      <w:bookmarkEnd w:id="60"/>
      <w:bookmarkEnd w:id="61"/>
      <w:bookmarkEnd w:id="62"/>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Owen Hoekenga" w:date="2017-10-13T13:36:00Z" w:initials="OAH">
    <w:p w14:paraId="34DEF181" w14:textId="67E3B0B0" w:rsidR="009349DE" w:rsidRPr="0024415A" w:rsidRDefault="009349DE" w:rsidP="0024415A">
      <w:pPr>
        <w:rPr>
          <w:rFonts w:ascii="Calibri" w:eastAsia="Times New Roman" w:hAnsi="Calibri" w:cs="Times New Roman"/>
          <w:color w:val="000000"/>
          <w:sz w:val="24"/>
          <w:szCs w:val="24"/>
        </w:rPr>
      </w:pPr>
      <w:r>
        <w:rPr>
          <w:rStyle w:val="CommentReference"/>
        </w:rPr>
        <w:annotationRef/>
      </w:r>
      <w:r w:rsidRPr="0024415A">
        <w:rPr>
          <w:rFonts w:ascii="Calibri" w:eastAsia="Times New Roman" w:hAnsi="Calibri" w:cs="Times New Roman"/>
          <w:color w:val="000000"/>
          <w:sz w:val="24"/>
          <w:szCs w:val="24"/>
        </w:rPr>
        <w:t>https://www.nass.usda.gov/Newsroom/2017/01_12_2017.php</w:t>
      </w:r>
    </w:p>
    <w:p w14:paraId="610822E2" w14:textId="08CE7850" w:rsidR="009349DE" w:rsidRDefault="009349DE">
      <w:pPr>
        <w:pStyle w:val="CommentText"/>
      </w:pPr>
      <w:r>
        <w:t xml:space="preserve"> says 15.1 B </w:t>
      </w:r>
      <w:proofErr w:type="spellStart"/>
      <w:r>
        <w:t>bu</w:t>
      </w:r>
      <w:proofErr w:type="spellEnd"/>
      <w:r>
        <w:t>, which is 384 Million Metric Tons which is a better unit of measurement</w:t>
      </w:r>
    </w:p>
  </w:comment>
  <w:comment w:id="8" w:author="rob" w:date="2017-10-17T11:08:00Z" w:initials="r">
    <w:p w14:paraId="6BB881BD" w14:textId="11EA620A" w:rsidR="00BB4AF1" w:rsidRDefault="00BB4AF1">
      <w:pPr>
        <w:pStyle w:val="CommentText"/>
      </w:pPr>
      <w:r>
        <w:rPr>
          <w:rStyle w:val="CommentReference"/>
        </w:rPr>
        <w:annotationRef/>
      </w:r>
      <w:r>
        <w:t>I need to update reference.</w:t>
      </w:r>
    </w:p>
  </w:comment>
  <w:comment w:id="24" w:author="rob" w:date="2017-10-04T13:11:00Z" w:initials="r">
    <w:p w14:paraId="510CF015" w14:textId="1E50B665" w:rsidR="009349DE" w:rsidRDefault="009349DE">
      <w:pPr>
        <w:pStyle w:val="CommentText"/>
      </w:pPr>
      <w:r>
        <w:rPr>
          <w:rStyle w:val="CommentReference"/>
        </w:rPr>
        <w:annotationRef/>
      </w:r>
      <w:r>
        <w:t>D5 is not in Table 5 (HPO) for Cd.</w:t>
      </w:r>
    </w:p>
  </w:comment>
  <w:comment w:id="26" w:author="rob" w:date="2017-10-04T15:31:00Z" w:initials="r">
    <w:p w14:paraId="7A56AC43" w14:textId="6131B694" w:rsidR="009349DE" w:rsidRDefault="009349DE">
      <w:pPr>
        <w:pStyle w:val="CommentText"/>
      </w:pPr>
      <w:r>
        <w:rPr>
          <w:rStyle w:val="CommentReference"/>
        </w:rPr>
        <w:annotationRef/>
      </w:r>
      <w:r>
        <w:t>Can we remove this as we don't show it in the box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0822E2" w15:done="0"/>
  <w15:commentEx w15:paraId="6BB881BD" w15:paraIdParent="610822E2" w15:done="0"/>
  <w15:commentEx w15:paraId="510CF015" w15:done="0"/>
  <w15:commentEx w15:paraId="7A56AC4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0F1DD1" w14:textId="77777777" w:rsidR="009349DE" w:rsidRDefault="009349DE" w:rsidP="006804EA">
      <w:r>
        <w:separator/>
      </w:r>
    </w:p>
  </w:endnote>
  <w:endnote w:type="continuationSeparator" w:id="0">
    <w:p w14:paraId="77176452" w14:textId="77777777" w:rsidR="009349DE" w:rsidRDefault="009349DE" w:rsidP="006804EA">
      <w:r>
        <w:continuationSeparator/>
      </w:r>
    </w:p>
  </w:endnote>
  <w:endnote w:type="continuationNotice" w:id="1">
    <w:p w14:paraId="152519B6" w14:textId="77777777" w:rsidR="009349DE" w:rsidRDefault="009349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75085C9E" w:rsidR="009349DE" w:rsidRDefault="009349DE" w:rsidP="006804EA">
        <w:pPr>
          <w:pStyle w:val="Footer"/>
        </w:pPr>
        <w:r>
          <w:fldChar w:fldCharType="begin"/>
        </w:r>
        <w:r w:rsidRPr="006A5509">
          <w:instrText xml:space="preserve"> PAGE   \* MERGEFORMAT </w:instrText>
        </w:r>
        <w:r>
          <w:fldChar w:fldCharType="separate"/>
        </w:r>
        <w:r w:rsidR="00FC2F01">
          <w:rPr>
            <w:noProof/>
          </w:rPr>
          <w:t>21</w:t>
        </w:r>
        <w:r>
          <w:rPr>
            <w:noProof/>
          </w:rPr>
          <w:fldChar w:fldCharType="end"/>
        </w:r>
      </w:p>
    </w:sdtContent>
  </w:sdt>
  <w:p w14:paraId="1B93D360" w14:textId="77777777" w:rsidR="009349DE" w:rsidRDefault="009349DE"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7B1318" w14:textId="77777777" w:rsidR="009349DE" w:rsidRDefault="009349DE" w:rsidP="006804EA">
      <w:r>
        <w:separator/>
      </w:r>
    </w:p>
  </w:footnote>
  <w:footnote w:type="continuationSeparator" w:id="0">
    <w:p w14:paraId="31DCB7BE" w14:textId="77777777" w:rsidR="009349DE" w:rsidRDefault="009349DE" w:rsidP="006804EA">
      <w:r>
        <w:continuationSeparator/>
      </w:r>
    </w:p>
  </w:footnote>
  <w:footnote w:type="continuationNotice" w:id="1">
    <w:p w14:paraId="3C451A28" w14:textId="77777777" w:rsidR="009349DE" w:rsidRDefault="009349D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9349DE" w:rsidRDefault="009349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73DB"/>
    <w:rsid w:val="00017416"/>
    <w:rsid w:val="000178B0"/>
    <w:rsid w:val="000200ED"/>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5D41"/>
    <w:rsid w:val="000361E0"/>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2EF"/>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0417"/>
    <w:rsid w:val="00091644"/>
    <w:rsid w:val="00091669"/>
    <w:rsid w:val="00091B42"/>
    <w:rsid w:val="00091EBF"/>
    <w:rsid w:val="00093372"/>
    <w:rsid w:val="000939DF"/>
    <w:rsid w:val="000942CF"/>
    <w:rsid w:val="00094D01"/>
    <w:rsid w:val="0009516B"/>
    <w:rsid w:val="00095363"/>
    <w:rsid w:val="00095628"/>
    <w:rsid w:val="0009639C"/>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3CC5"/>
    <w:rsid w:val="000B49C3"/>
    <w:rsid w:val="000B49DA"/>
    <w:rsid w:val="000B52B4"/>
    <w:rsid w:val="000B5314"/>
    <w:rsid w:val="000B5AB0"/>
    <w:rsid w:val="000B5F2F"/>
    <w:rsid w:val="000B6E8F"/>
    <w:rsid w:val="000B6EA4"/>
    <w:rsid w:val="000B6FDB"/>
    <w:rsid w:val="000B7C31"/>
    <w:rsid w:val="000B7D0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D8D"/>
    <w:rsid w:val="000D226B"/>
    <w:rsid w:val="000D2D49"/>
    <w:rsid w:val="000D320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563"/>
    <w:rsid w:val="000E18F6"/>
    <w:rsid w:val="000E1BDE"/>
    <w:rsid w:val="000E2B91"/>
    <w:rsid w:val="000E3576"/>
    <w:rsid w:val="000E3684"/>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E74"/>
    <w:rsid w:val="00101EAA"/>
    <w:rsid w:val="001029DD"/>
    <w:rsid w:val="00102F3D"/>
    <w:rsid w:val="00104343"/>
    <w:rsid w:val="001049E5"/>
    <w:rsid w:val="00105DA9"/>
    <w:rsid w:val="00105E07"/>
    <w:rsid w:val="00105FF9"/>
    <w:rsid w:val="00106272"/>
    <w:rsid w:val="0010669E"/>
    <w:rsid w:val="001069EA"/>
    <w:rsid w:val="00106C87"/>
    <w:rsid w:val="00107198"/>
    <w:rsid w:val="00107C6B"/>
    <w:rsid w:val="00107F6A"/>
    <w:rsid w:val="00110BBB"/>
    <w:rsid w:val="00110E2A"/>
    <w:rsid w:val="0011125B"/>
    <w:rsid w:val="0011248E"/>
    <w:rsid w:val="0011301D"/>
    <w:rsid w:val="001138B0"/>
    <w:rsid w:val="0011532C"/>
    <w:rsid w:val="00115C93"/>
    <w:rsid w:val="00115F88"/>
    <w:rsid w:val="0011686B"/>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3CB"/>
    <w:rsid w:val="001445C8"/>
    <w:rsid w:val="00144B3B"/>
    <w:rsid w:val="00144D79"/>
    <w:rsid w:val="00145395"/>
    <w:rsid w:val="00145C50"/>
    <w:rsid w:val="00146F28"/>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512"/>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CB6"/>
    <w:rsid w:val="00196D9E"/>
    <w:rsid w:val="00196FCE"/>
    <w:rsid w:val="001970A2"/>
    <w:rsid w:val="001977AE"/>
    <w:rsid w:val="0019799E"/>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A30"/>
    <w:rsid w:val="001B5E24"/>
    <w:rsid w:val="001B6530"/>
    <w:rsid w:val="001B663E"/>
    <w:rsid w:val="001B6BF1"/>
    <w:rsid w:val="001B6D94"/>
    <w:rsid w:val="001C0237"/>
    <w:rsid w:val="001C046B"/>
    <w:rsid w:val="001C0928"/>
    <w:rsid w:val="001C0A29"/>
    <w:rsid w:val="001C0B1D"/>
    <w:rsid w:val="001C1D4A"/>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1FDC"/>
    <w:rsid w:val="001D29D4"/>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FA8"/>
    <w:rsid w:val="00240413"/>
    <w:rsid w:val="00240B0D"/>
    <w:rsid w:val="00241FD8"/>
    <w:rsid w:val="002428A7"/>
    <w:rsid w:val="002435DC"/>
    <w:rsid w:val="00243A41"/>
    <w:rsid w:val="00243D5C"/>
    <w:rsid w:val="00243FD7"/>
    <w:rsid w:val="0024415A"/>
    <w:rsid w:val="002443A0"/>
    <w:rsid w:val="002444A7"/>
    <w:rsid w:val="0024476A"/>
    <w:rsid w:val="00244BC9"/>
    <w:rsid w:val="00244C91"/>
    <w:rsid w:val="00244EF4"/>
    <w:rsid w:val="00245F6C"/>
    <w:rsid w:val="00247682"/>
    <w:rsid w:val="00247BB2"/>
    <w:rsid w:val="00247FEC"/>
    <w:rsid w:val="002501CE"/>
    <w:rsid w:val="00250317"/>
    <w:rsid w:val="00250555"/>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A7856"/>
    <w:rsid w:val="002B0996"/>
    <w:rsid w:val="002B0E34"/>
    <w:rsid w:val="002B1DB8"/>
    <w:rsid w:val="002B2056"/>
    <w:rsid w:val="002B2214"/>
    <w:rsid w:val="002B2737"/>
    <w:rsid w:val="002B2A60"/>
    <w:rsid w:val="002B3863"/>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2686"/>
    <w:rsid w:val="002E27D8"/>
    <w:rsid w:val="002E2926"/>
    <w:rsid w:val="002E31AC"/>
    <w:rsid w:val="002E456B"/>
    <w:rsid w:val="002E4710"/>
    <w:rsid w:val="002E4CF7"/>
    <w:rsid w:val="002E5159"/>
    <w:rsid w:val="002E6613"/>
    <w:rsid w:val="002E684F"/>
    <w:rsid w:val="002E74B3"/>
    <w:rsid w:val="002E7652"/>
    <w:rsid w:val="002E7664"/>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C76"/>
    <w:rsid w:val="002F5FCE"/>
    <w:rsid w:val="002F63E0"/>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22A1"/>
    <w:rsid w:val="00312763"/>
    <w:rsid w:val="00312C3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73EF"/>
    <w:rsid w:val="00347B43"/>
    <w:rsid w:val="00347D4E"/>
    <w:rsid w:val="00350078"/>
    <w:rsid w:val="00350B28"/>
    <w:rsid w:val="00351623"/>
    <w:rsid w:val="0035285B"/>
    <w:rsid w:val="00352B46"/>
    <w:rsid w:val="0035420E"/>
    <w:rsid w:val="00354A52"/>
    <w:rsid w:val="00354DA0"/>
    <w:rsid w:val="0035508A"/>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DDF"/>
    <w:rsid w:val="003A30CA"/>
    <w:rsid w:val="003A3FC1"/>
    <w:rsid w:val="003A4019"/>
    <w:rsid w:val="003A4844"/>
    <w:rsid w:val="003A4B4B"/>
    <w:rsid w:val="003A4EB2"/>
    <w:rsid w:val="003A4FB2"/>
    <w:rsid w:val="003A57A9"/>
    <w:rsid w:val="003A686A"/>
    <w:rsid w:val="003A6937"/>
    <w:rsid w:val="003A693D"/>
    <w:rsid w:val="003A6DD3"/>
    <w:rsid w:val="003A7813"/>
    <w:rsid w:val="003B0547"/>
    <w:rsid w:val="003B0752"/>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B51"/>
    <w:rsid w:val="004502BE"/>
    <w:rsid w:val="00450ACB"/>
    <w:rsid w:val="00452089"/>
    <w:rsid w:val="00452442"/>
    <w:rsid w:val="00452484"/>
    <w:rsid w:val="00453439"/>
    <w:rsid w:val="00453946"/>
    <w:rsid w:val="00453A36"/>
    <w:rsid w:val="00453DBD"/>
    <w:rsid w:val="00454136"/>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92B"/>
    <w:rsid w:val="0046419C"/>
    <w:rsid w:val="004645C0"/>
    <w:rsid w:val="004647EF"/>
    <w:rsid w:val="00465289"/>
    <w:rsid w:val="00465598"/>
    <w:rsid w:val="00466850"/>
    <w:rsid w:val="00467135"/>
    <w:rsid w:val="004702A5"/>
    <w:rsid w:val="00470548"/>
    <w:rsid w:val="00470755"/>
    <w:rsid w:val="004719BA"/>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B80"/>
    <w:rsid w:val="004D19AC"/>
    <w:rsid w:val="004D2ED8"/>
    <w:rsid w:val="004D3E95"/>
    <w:rsid w:val="004D5327"/>
    <w:rsid w:val="004D5AC5"/>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1AD"/>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2725"/>
    <w:rsid w:val="00542EDD"/>
    <w:rsid w:val="0054392F"/>
    <w:rsid w:val="00543D15"/>
    <w:rsid w:val="0054740C"/>
    <w:rsid w:val="0054741A"/>
    <w:rsid w:val="00547481"/>
    <w:rsid w:val="00547BAB"/>
    <w:rsid w:val="00547FB3"/>
    <w:rsid w:val="00550246"/>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0"/>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1377"/>
    <w:rsid w:val="00581451"/>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A3E"/>
    <w:rsid w:val="005B37A1"/>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FD9"/>
    <w:rsid w:val="00623216"/>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1E44"/>
    <w:rsid w:val="006D25F0"/>
    <w:rsid w:val="006D3023"/>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7000CC"/>
    <w:rsid w:val="00700588"/>
    <w:rsid w:val="007007C9"/>
    <w:rsid w:val="007018AE"/>
    <w:rsid w:val="00702A93"/>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36FC"/>
    <w:rsid w:val="00733C2F"/>
    <w:rsid w:val="00734260"/>
    <w:rsid w:val="007366BA"/>
    <w:rsid w:val="00737D75"/>
    <w:rsid w:val="00740554"/>
    <w:rsid w:val="00740F3C"/>
    <w:rsid w:val="0074143C"/>
    <w:rsid w:val="00741B7B"/>
    <w:rsid w:val="007422C9"/>
    <w:rsid w:val="0074237F"/>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6402"/>
    <w:rsid w:val="00767FFC"/>
    <w:rsid w:val="0077064F"/>
    <w:rsid w:val="0077072E"/>
    <w:rsid w:val="00770CFD"/>
    <w:rsid w:val="00770FB6"/>
    <w:rsid w:val="00772000"/>
    <w:rsid w:val="00772016"/>
    <w:rsid w:val="007724CD"/>
    <w:rsid w:val="00773281"/>
    <w:rsid w:val="0077354C"/>
    <w:rsid w:val="007737FD"/>
    <w:rsid w:val="00775D9F"/>
    <w:rsid w:val="00776202"/>
    <w:rsid w:val="0077751E"/>
    <w:rsid w:val="007777C4"/>
    <w:rsid w:val="00777A81"/>
    <w:rsid w:val="00777D21"/>
    <w:rsid w:val="00780438"/>
    <w:rsid w:val="0078083A"/>
    <w:rsid w:val="00780965"/>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2716"/>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301"/>
    <w:rsid w:val="007B5AAD"/>
    <w:rsid w:val="007B5F22"/>
    <w:rsid w:val="007B719D"/>
    <w:rsid w:val="007B7880"/>
    <w:rsid w:val="007C06A9"/>
    <w:rsid w:val="007C4FDA"/>
    <w:rsid w:val="007C5904"/>
    <w:rsid w:val="007C768D"/>
    <w:rsid w:val="007C7E34"/>
    <w:rsid w:val="007D13AD"/>
    <w:rsid w:val="007D1427"/>
    <w:rsid w:val="007D17A2"/>
    <w:rsid w:val="007D27F7"/>
    <w:rsid w:val="007D28EB"/>
    <w:rsid w:val="007D29CF"/>
    <w:rsid w:val="007D2C53"/>
    <w:rsid w:val="007D2C8A"/>
    <w:rsid w:val="007D391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65F"/>
    <w:rsid w:val="00803C86"/>
    <w:rsid w:val="00804166"/>
    <w:rsid w:val="008044C2"/>
    <w:rsid w:val="008045A1"/>
    <w:rsid w:val="00804A79"/>
    <w:rsid w:val="00805487"/>
    <w:rsid w:val="00805A08"/>
    <w:rsid w:val="00807188"/>
    <w:rsid w:val="008072A0"/>
    <w:rsid w:val="00807680"/>
    <w:rsid w:val="008104F9"/>
    <w:rsid w:val="0081053D"/>
    <w:rsid w:val="008105DF"/>
    <w:rsid w:val="008109D4"/>
    <w:rsid w:val="00810EEA"/>
    <w:rsid w:val="008115B2"/>
    <w:rsid w:val="00811C05"/>
    <w:rsid w:val="008131C1"/>
    <w:rsid w:val="00813325"/>
    <w:rsid w:val="008134F4"/>
    <w:rsid w:val="008152F6"/>
    <w:rsid w:val="00815745"/>
    <w:rsid w:val="008165F9"/>
    <w:rsid w:val="00816A8F"/>
    <w:rsid w:val="00816B6D"/>
    <w:rsid w:val="00816E86"/>
    <w:rsid w:val="008205F9"/>
    <w:rsid w:val="0082085C"/>
    <w:rsid w:val="00821740"/>
    <w:rsid w:val="00821821"/>
    <w:rsid w:val="0082193C"/>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89D"/>
    <w:rsid w:val="00893FF8"/>
    <w:rsid w:val="0089406F"/>
    <w:rsid w:val="008942C4"/>
    <w:rsid w:val="0089474B"/>
    <w:rsid w:val="00894E11"/>
    <w:rsid w:val="00894FFD"/>
    <w:rsid w:val="00895024"/>
    <w:rsid w:val="00895942"/>
    <w:rsid w:val="00896A3D"/>
    <w:rsid w:val="00897359"/>
    <w:rsid w:val="0089736C"/>
    <w:rsid w:val="00897575"/>
    <w:rsid w:val="00897862"/>
    <w:rsid w:val="00897FDF"/>
    <w:rsid w:val="008A02C6"/>
    <w:rsid w:val="008A1129"/>
    <w:rsid w:val="008A167A"/>
    <w:rsid w:val="008A19B9"/>
    <w:rsid w:val="008A1E57"/>
    <w:rsid w:val="008A2971"/>
    <w:rsid w:val="008A2B44"/>
    <w:rsid w:val="008A39C6"/>
    <w:rsid w:val="008A3B8C"/>
    <w:rsid w:val="008A47BE"/>
    <w:rsid w:val="008A4A16"/>
    <w:rsid w:val="008A51B1"/>
    <w:rsid w:val="008A583C"/>
    <w:rsid w:val="008A5A71"/>
    <w:rsid w:val="008A62FD"/>
    <w:rsid w:val="008A6534"/>
    <w:rsid w:val="008A65F9"/>
    <w:rsid w:val="008A666C"/>
    <w:rsid w:val="008A6687"/>
    <w:rsid w:val="008A670C"/>
    <w:rsid w:val="008B0F95"/>
    <w:rsid w:val="008B1601"/>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43D6"/>
    <w:rsid w:val="008C460B"/>
    <w:rsid w:val="008C5D74"/>
    <w:rsid w:val="008C61BC"/>
    <w:rsid w:val="008C7982"/>
    <w:rsid w:val="008D0999"/>
    <w:rsid w:val="008D1BBA"/>
    <w:rsid w:val="008D22A9"/>
    <w:rsid w:val="008D2309"/>
    <w:rsid w:val="008D2BA7"/>
    <w:rsid w:val="008D2C63"/>
    <w:rsid w:val="008D32D9"/>
    <w:rsid w:val="008D33AC"/>
    <w:rsid w:val="008D3842"/>
    <w:rsid w:val="008D39B3"/>
    <w:rsid w:val="008D417E"/>
    <w:rsid w:val="008D41DC"/>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CDA"/>
    <w:rsid w:val="00923EA1"/>
    <w:rsid w:val="00924408"/>
    <w:rsid w:val="00924688"/>
    <w:rsid w:val="00924AF7"/>
    <w:rsid w:val="00925542"/>
    <w:rsid w:val="00925570"/>
    <w:rsid w:val="0092598E"/>
    <w:rsid w:val="00925E00"/>
    <w:rsid w:val="00927E57"/>
    <w:rsid w:val="00930830"/>
    <w:rsid w:val="00930BBB"/>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6DB"/>
    <w:rsid w:val="00950B61"/>
    <w:rsid w:val="00952128"/>
    <w:rsid w:val="009533C1"/>
    <w:rsid w:val="00953845"/>
    <w:rsid w:val="00953A00"/>
    <w:rsid w:val="00953C74"/>
    <w:rsid w:val="00954867"/>
    <w:rsid w:val="00955503"/>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1A"/>
    <w:rsid w:val="00975596"/>
    <w:rsid w:val="009756C7"/>
    <w:rsid w:val="00975A23"/>
    <w:rsid w:val="00975B9E"/>
    <w:rsid w:val="00975FFB"/>
    <w:rsid w:val="00976372"/>
    <w:rsid w:val="00976C8A"/>
    <w:rsid w:val="00977E0B"/>
    <w:rsid w:val="0098262D"/>
    <w:rsid w:val="00982754"/>
    <w:rsid w:val="00982A17"/>
    <w:rsid w:val="00983173"/>
    <w:rsid w:val="009833DF"/>
    <w:rsid w:val="009838D1"/>
    <w:rsid w:val="0098478B"/>
    <w:rsid w:val="009849B0"/>
    <w:rsid w:val="00984F3F"/>
    <w:rsid w:val="009853C9"/>
    <w:rsid w:val="009854C1"/>
    <w:rsid w:val="009858D8"/>
    <w:rsid w:val="00986043"/>
    <w:rsid w:val="0098675C"/>
    <w:rsid w:val="00986917"/>
    <w:rsid w:val="00986C4D"/>
    <w:rsid w:val="00987714"/>
    <w:rsid w:val="00987871"/>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1A67"/>
    <w:rsid w:val="009C22EE"/>
    <w:rsid w:val="009C24B2"/>
    <w:rsid w:val="009C28B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16E3"/>
    <w:rsid w:val="009F2658"/>
    <w:rsid w:val="009F39E2"/>
    <w:rsid w:val="009F3F31"/>
    <w:rsid w:val="009F46C6"/>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1C8"/>
    <w:rsid w:val="00A6189F"/>
    <w:rsid w:val="00A61C53"/>
    <w:rsid w:val="00A63051"/>
    <w:rsid w:val="00A6372A"/>
    <w:rsid w:val="00A638B8"/>
    <w:rsid w:val="00A641B2"/>
    <w:rsid w:val="00A646FD"/>
    <w:rsid w:val="00A64DFC"/>
    <w:rsid w:val="00A6532D"/>
    <w:rsid w:val="00A6544A"/>
    <w:rsid w:val="00A664E2"/>
    <w:rsid w:val="00A6718B"/>
    <w:rsid w:val="00A675BC"/>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0EF"/>
    <w:rsid w:val="00AD2693"/>
    <w:rsid w:val="00AD2701"/>
    <w:rsid w:val="00AD3265"/>
    <w:rsid w:val="00AD382D"/>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493A"/>
    <w:rsid w:val="00AE503D"/>
    <w:rsid w:val="00AE536E"/>
    <w:rsid w:val="00AE58B8"/>
    <w:rsid w:val="00AE6800"/>
    <w:rsid w:val="00AE6A12"/>
    <w:rsid w:val="00AE7C3F"/>
    <w:rsid w:val="00AF0122"/>
    <w:rsid w:val="00AF025C"/>
    <w:rsid w:val="00AF0A3A"/>
    <w:rsid w:val="00AF1337"/>
    <w:rsid w:val="00AF20D0"/>
    <w:rsid w:val="00AF21AF"/>
    <w:rsid w:val="00AF3762"/>
    <w:rsid w:val="00AF3A16"/>
    <w:rsid w:val="00AF3E98"/>
    <w:rsid w:val="00AF4E3B"/>
    <w:rsid w:val="00AF5898"/>
    <w:rsid w:val="00AF68C8"/>
    <w:rsid w:val="00AF6C12"/>
    <w:rsid w:val="00AF7005"/>
    <w:rsid w:val="00B000EF"/>
    <w:rsid w:val="00B00C7C"/>
    <w:rsid w:val="00B01CFF"/>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0F98"/>
    <w:rsid w:val="00B310CA"/>
    <w:rsid w:val="00B312CA"/>
    <w:rsid w:val="00B31D4F"/>
    <w:rsid w:val="00B32A52"/>
    <w:rsid w:val="00B3385D"/>
    <w:rsid w:val="00B33B5B"/>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C94"/>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2255"/>
    <w:rsid w:val="00BC2D42"/>
    <w:rsid w:val="00BC2E65"/>
    <w:rsid w:val="00BC3E6E"/>
    <w:rsid w:val="00BC4204"/>
    <w:rsid w:val="00BC497E"/>
    <w:rsid w:val="00BC49F4"/>
    <w:rsid w:val="00BC5373"/>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169E"/>
    <w:rsid w:val="00BE1D5F"/>
    <w:rsid w:val="00BE2189"/>
    <w:rsid w:val="00BE3190"/>
    <w:rsid w:val="00BE436B"/>
    <w:rsid w:val="00BE4A65"/>
    <w:rsid w:val="00BE5857"/>
    <w:rsid w:val="00BE5CBE"/>
    <w:rsid w:val="00BE5F9D"/>
    <w:rsid w:val="00BE732B"/>
    <w:rsid w:val="00BE744C"/>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1A0E"/>
    <w:rsid w:val="00C21D84"/>
    <w:rsid w:val="00C21F51"/>
    <w:rsid w:val="00C228D7"/>
    <w:rsid w:val="00C22DF6"/>
    <w:rsid w:val="00C2329F"/>
    <w:rsid w:val="00C24C25"/>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5BE0"/>
    <w:rsid w:val="00C66D54"/>
    <w:rsid w:val="00C67045"/>
    <w:rsid w:val="00C672D8"/>
    <w:rsid w:val="00C67A19"/>
    <w:rsid w:val="00C70996"/>
    <w:rsid w:val="00C70AFE"/>
    <w:rsid w:val="00C7176B"/>
    <w:rsid w:val="00C72850"/>
    <w:rsid w:val="00C72BCE"/>
    <w:rsid w:val="00C73837"/>
    <w:rsid w:val="00C74328"/>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19AF"/>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DC"/>
    <w:rsid w:val="00D153F5"/>
    <w:rsid w:val="00D15B5B"/>
    <w:rsid w:val="00D15C97"/>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9A5"/>
    <w:rsid w:val="00D423B3"/>
    <w:rsid w:val="00D4271B"/>
    <w:rsid w:val="00D42BE5"/>
    <w:rsid w:val="00D42CCD"/>
    <w:rsid w:val="00D43E54"/>
    <w:rsid w:val="00D44376"/>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4C4"/>
    <w:rsid w:val="00D73850"/>
    <w:rsid w:val="00D739A2"/>
    <w:rsid w:val="00D73E92"/>
    <w:rsid w:val="00D73F2B"/>
    <w:rsid w:val="00D740DA"/>
    <w:rsid w:val="00D74C1D"/>
    <w:rsid w:val="00D754CC"/>
    <w:rsid w:val="00D757CD"/>
    <w:rsid w:val="00D75E4D"/>
    <w:rsid w:val="00D76AE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8AE"/>
    <w:rsid w:val="00DB3FDD"/>
    <w:rsid w:val="00DB435F"/>
    <w:rsid w:val="00DB46FF"/>
    <w:rsid w:val="00DB493F"/>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D72"/>
    <w:rsid w:val="00DD345F"/>
    <w:rsid w:val="00DD40C1"/>
    <w:rsid w:val="00DD5463"/>
    <w:rsid w:val="00DD662A"/>
    <w:rsid w:val="00DD6636"/>
    <w:rsid w:val="00DD6E2A"/>
    <w:rsid w:val="00DD710C"/>
    <w:rsid w:val="00DD73BC"/>
    <w:rsid w:val="00DD7689"/>
    <w:rsid w:val="00DD791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B70"/>
    <w:rsid w:val="00DF51E2"/>
    <w:rsid w:val="00DF526B"/>
    <w:rsid w:val="00DF5470"/>
    <w:rsid w:val="00DF58FB"/>
    <w:rsid w:val="00DF6622"/>
    <w:rsid w:val="00DF700D"/>
    <w:rsid w:val="00DF710D"/>
    <w:rsid w:val="00DF7C44"/>
    <w:rsid w:val="00E006E5"/>
    <w:rsid w:val="00E00BFB"/>
    <w:rsid w:val="00E011F3"/>
    <w:rsid w:val="00E0126D"/>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203B0"/>
    <w:rsid w:val="00E2100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5099"/>
    <w:rsid w:val="00EA6103"/>
    <w:rsid w:val="00EB0039"/>
    <w:rsid w:val="00EB01CE"/>
    <w:rsid w:val="00EB0448"/>
    <w:rsid w:val="00EB0503"/>
    <w:rsid w:val="00EB247B"/>
    <w:rsid w:val="00EB2AC4"/>
    <w:rsid w:val="00EB2AD3"/>
    <w:rsid w:val="00EB2E6A"/>
    <w:rsid w:val="00EB2F51"/>
    <w:rsid w:val="00EB300F"/>
    <w:rsid w:val="00EB61E4"/>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C72F9"/>
    <w:rsid w:val="00EC7586"/>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6B0D"/>
    <w:rsid w:val="00EE735A"/>
    <w:rsid w:val="00EF0BA4"/>
    <w:rsid w:val="00EF0D24"/>
    <w:rsid w:val="00EF1080"/>
    <w:rsid w:val="00EF124F"/>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095"/>
    <w:rsid w:val="00F208C8"/>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587F"/>
    <w:rsid w:val="00F66110"/>
    <w:rsid w:val="00F66612"/>
    <w:rsid w:val="00F66F26"/>
    <w:rsid w:val="00F674F3"/>
    <w:rsid w:val="00F67803"/>
    <w:rsid w:val="00F67B9B"/>
    <w:rsid w:val="00F70B35"/>
    <w:rsid w:val="00F70B66"/>
    <w:rsid w:val="00F70BD6"/>
    <w:rsid w:val="00F726C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8C3"/>
    <w:rsid w:val="00F92E0E"/>
    <w:rsid w:val="00F93BF5"/>
    <w:rsid w:val="00F93C4F"/>
    <w:rsid w:val="00F93D39"/>
    <w:rsid w:val="00F94189"/>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3AAC"/>
    <w:rsid w:val="00FB4C59"/>
    <w:rsid w:val="00FB4DD5"/>
    <w:rsid w:val="00FB55A4"/>
    <w:rsid w:val="00FB5744"/>
    <w:rsid w:val="00FB5C44"/>
    <w:rsid w:val="00FB5D13"/>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1A5521F9-5E80-457B-BC0C-36C6D3B1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ftp://ftp.maizesequenc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E96D1-7630-4078-AF7C-9CC7C6442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39</Pages>
  <Words>69893</Words>
  <Characters>398395</Characters>
  <Application>Microsoft Office Word</Application>
  <DocSecurity>0</DocSecurity>
  <Lines>3319</Lines>
  <Paragraphs>93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75</cp:revision>
  <dcterms:created xsi:type="dcterms:W3CDTF">2017-10-13T17:12:00Z</dcterms:created>
  <dcterms:modified xsi:type="dcterms:W3CDTF">2017-10-1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